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E5979">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E5979">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DE5979">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E5979">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E5979">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E5979">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E5979">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E5979">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E5979">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E5979">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E5979">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E5979">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E5979">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E5979">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E5979">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E5979">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E5979">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E5979">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9C29F6">
          <w:rPr>
            <w:noProof/>
            <w:webHidden/>
          </w:rPr>
          <w:t>10</w:t>
        </w:r>
        <w:r w:rsidR="000D365B">
          <w:rPr>
            <w:noProof/>
            <w:webHidden/>
          </w:rPr>
          <w:fldChar w:fldCharType="end"/>
        </w:r>
      </w:hyperlink>
    </w:p>
    <w:p w:rsidR="000D365B" w:rsidRDefault="00DE5979">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9C29F6">
          <w:rPr>
            <w:webHidden/>
          </w:rPr>
          <w:t>10</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9C29F6">
          <w:rPr>
            <w:b w:val="0"/>
            <w:bCs/>
            <w:webHidden/>
          </w:rPr>
          <w:t>Fehler! Textmarke nicht definiert.</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9C29F6">
          <w:rPr>
            <w:webHidden/>
          </w:rPr>
          <w:t>11</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9C29F6">
          <w:rPr>
            <w:noProof/>
            <w:webHidden/>
          </w:rPr>
          <w:t>14</w:t>
        </w:r>
        <w:r w:rsidR="000D365B">
          <w:rPr>
            <w:noProof/>
            <w:webHidden/>
          </w:rPr>
          <w:fldChar w:fldCharType="end"/>
        </w:r>
      </w:hyperlink>
    </w:p>
    <w:p w:rsidR="000D365B" w:rsidRDefault="00DE5979">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DE5979">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DE5979">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E5979">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E5979">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E5979">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E5979">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E5979">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0D365B" w:rsidRDefault="00DE5979">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DE71E8" w:rsidRDefault="00DE71E8" w:rsidP="006750C0">
      <w:pPr>
        <w:spacing w:before="240"/>
      </w:pPr>
      <w:r>
        <w:t>Erkennung von Pflanzen herausforderndes Problem der computer vision, unregelmäßige Formen, hochvariable Texturen(?)</w:t>
      </w:r>
    </w:p>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DE5979"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bookmarkStart w:id="12" w:name="_Ref471239884"/>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Anordnung von Spreitena</w:t>
      </w:r>
      <w:r w:rsidR="00E8004C" w:rsidRPr="00E8004C">
        <w:t>b</w:t>
      </w:r>
      <w:r w:rsidR="00E8004C" w:rsidRPr="00E8004C">
        <w:t>schnitten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66975891"/>
      <w:r>
        <w:t>Blattfarbe</w:t>
      </w:r>
      <w:bookmarkEnd w:id="13"/>
    </w:p>
    <w:p w:rsidR="00A61A47" w:rsidRPr="00A61A47" w:rsidRDefault="00A61A47" w:rsidP="00A61A47">
      <w:r>
        <w:t>Farbe, Pan</w:t>
      </w:r>
      <w:r w:rsidR="00EB7B2B">
        <w:t>a</w:t>
      </w:r>
      <w:r>
        <w:t>schierung …</w:t>
      </w:r>
      <w:r w:rsidR="00A3507A">
        <w:t xml:space="preserve"> (Leafnet hat Farbschema an Seite)</w:t>
      </w:r>
    </w:p>
    <w:p w:rsidR="00A60B07" w:rsidRDefault="00A60B07" w:rsidP="00DD5852">
      <w:pPr>
        <w:pStyle w:val="berschrift4"/>
        <w:numPr>
          <w:ilvl w:val="3"/>
          <w:numId w:val="1"/>
        </w:numPr>
        <w:ind w:left="851" w:hanging="851"/>
      </w:pPr>
      <w:bookmarkStart w:id="14" w:name="_Toc466975892"/>
      <w:r>
        <w:lastRenderedPageBreak/>
        <w:t>Blattadern</w:t>
      </w:r>
      <w:bookmarkEnd w:id="14"/>
    </w:p>
    <w:p w:rsidR="00D96CCF" w:rsidRDefault="00D96CCF" w:rsidP="003C0107">
      <w:pPr>
        <w:jc w:val="left"/>
      </w:pPr>
      <w:r>
        <w:t>aus Zentrum oder von Mittelader abgehend</w:t>
      </w:r>
    </w:p>
    <w:p w:rsidR="00F90739" w:rsidRPr="00FE67A2" w:rsidRDefault="00F90739" w:rsidP="00F90739">
      <w:r>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Toc466975893"/>
      <w:bookmarkStart w:id="16" w:name="_Ref471225201"/>
      <w:r>
        <w:t>PreProcessing</w:t>
      </w:r>
      <w:bookmarkEnd w:id="15"/>
      <w:bookmarkEnd w:id="16"/>
    </w:p>
    <w:p w:rsidR="00831281" w:rsidRDefault="000574AC" w:rsidP="003C0107">
      <w:pPr>
        <w:pStyle w:val="berschrift3"/>
        <w:numPr>
          <w:ilvl w:val="2"/>
          <w:numId w:val="1"/>
        </w:numPr>
        <w:jc w:val="left"/>
      </w:pPr>
      <w:bookmarkStart w:id="17" w:name="_Toc466975894"/>
      <w:r>
        <w:t>Binarisierung</w:t>
      </w:r>
      <w:bookmarkEnd w:id="17"/>
    </w:p>
    <w:p w:rsidR="000574AC" w:rsidRDefault="000574AC" w:rsidP="003C0107">
      <w:pPr>
        <w:pStyle w:val="berschrift3"/>
        <w:numPr>
          <w:ilvl w:val="2"/>
          <w:numId w:val="1"/>
        </w:numPr>
        <w:jc w:val="left"/>
      </w:pPr>
      <w:bookmarkStart w:id="18" w:name="_Toc466975895"/>
      <w:r>
        <w:t>Segmentierung</w:t>
      </w:r>
      <w:bookmarkEnd w:id="18"/>
    </w:p>
    <w:p w:rsidR="00C47698" w:rsidRDefault="007349AC" w:rsidP="003C0107">
      <w:pPr>
        <w:pStyle w:val="berschrift2"/>
        <w:numPr>
          <w:ilvl w:val="1"/>
          <w:numId w:val="1"/>
        </w:numPr>
        <w:ind w:left="567" w:hanging="567"/>
        <w:jc w:val="left"/>
      </w:pPr>
      <w:bookmarkStart w:id="19" w:name="_Toc466975896"/>
      <w:r>
        <w:t>Deskriptoren</w:t>
      </w:r>
      <w:bookmarkEnd w:id="19"/>
    </w:p>
    <w:p w:rsidR="009E425E" w:rsidRDefault="009E425E" w:rsidP="003C0107">
      <w:pPr>
        <w:pStyle w:val="berschrift3"/>
        <w:numPr>
          <w:ilvl w:val="2"/>
          <w:numId w:val="1"/>
        </w:numPr>
        <w:jc w:val="left"/>
      </w:pPr>
      <w:bookmarkStart w:id="20" w:name="_Toc466975897"/>
      <w:r>
        <w:t>Featurevektoren</w:t>
      </w:r>
      <w:bookmarkEnd w:id="20"/>
    </w:p>
    <w:p w:rsidR="001753D2" w:rsidRDefault="007A46DD" w:rsidP="003C0107">
      <w:pPr>
        <w:pStyle w:val="berschrift3"/>
        <w:numPr>
          <w:ilvl w:val="2"/>
          <w:numId w:val="1"/>
        </w:numPr>
        <w:jc w:val="left"/>
      </w:pPr>
      <w:bookmarkStart w:id="21" w:name="_Toc466975898"/>
      <w:bookmarkStart w:id="22" w:name="_Ref471256776"/>
      <w:r w:rsidRPr="007A46DD">
        <w:t>Momentenbasierte geometrische Merkmale</w:t>
      </w:r>
      <w:bookmarkEnd w:id="21"/>
      <w:bookmarkEnd w:id="22"/>
    </w:p>
    <w:p w:rsidR="00762551" w:rsidRDefault="00762551" w:rsidP="003C0107">
      <w:pPr>
        <w:pStyle w:val="berschrift3"/>
        <w:numPr>
          <w:ilvl w:val="2"/>
          <w:numId w:val="1"/>
        </w:numPr>
        <w:jc w:val="left"/>
      </w:pPr>
      <w:bookmarkStart w:id="23" w:name="_Toc466975899"/>
      <w:r>
        <w:t>Fourier-Transformation</w:t>
      </w:r>
      <w:bookmarkEnd w:id="23"/>
    </w:p>
    <w:p w:rsidR="00C255C0" w:rsidRPr="00C255C0" w:rsidRDefault="003666C8" w:rsidP="00C255C0">
      <w:pPr>
        <w:pStyle w:val="berschrift3"/>
        <w:numPr>
          <w:ilvl w:val="2"/>
          <w:numId w:val="1"/>
        </w:numPr>
        <w:jc w:val="left"/>
      </w:pPr>
      <w:bookmarkStart w:id="24" w:name="_Toc466975900"/>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66975901"/>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26" w:name="_Toc466975902"/>
      <w:r>
        <w:t>Klassifikatoren</w:t>
      </w:r>
      <w:bookmarkEnd w:id="26"/>
    </w:p>
    <w:p w:rsidR="00620409" w:rsidRDefault="00620409" w:rsidP="003C0107">
      <w:pPr>
        <w:pStyle w:val="berschrift4"/>
        <w:numPr>
          <w:ilvl w:val="3"/>
          <w:numId w:val="1"/>
        </w:numPr>
        <w:ind w:left="851" w:hanging="851"/>
        <w:jc w:val="left"/>
      </w:pPr>
      <w:bookmarkStart w:id="27" w:name="_Toc466975903"/>
      <w:r>
        <w:t>MMC Hypersphere???</w:t>
      </w:r>
      <w:bookmarkEnd w:id="27"/>
    </w:p>
    <w:p w:rsidR="00F247E1" w:rsidRDefault="0013292B" w:rsidP="003C0107">
      <w:pPr>
        <w:pStyle w:val="berschrift4"/>
        <w:numPr>
          <w:ilvl w:val="3"/>
          <w:numId w:val="1"/>
        </w:numPr>
        <w:ind w:left="851" w:hanging="851"/>
        <w:jc w:val="left"/>
      </w:pPr>
      <w:bookmarkStart w:id="28" w:name="_Toc466975904"/>
      <w:r>
        <w:t>Support Vector Machine</w:t>
      </w:r>
      <w:bookmarkEnd w:id="28"/>
    </w:p>
    <w:p w:rsidR="00637DD4" w:rsidRDefault="007E5E7B" w:rsidP="003C0107">
      <w:pPr>
        <w:pStyle w:val="berschrift4"/>
        <w:numPr>
          <w:ilvl w:val="3"/>
          <w:numId w:val="1"/>
        </w:numPr>
        <w:ind w:left="851" w:hanging="851"/>
        <w:jc w:val="left"/>
      </w:pPr>
      <w:bookmarkStart w:id="29" w:name="_Toc466975905"/>
      <w:r>
        <w:t>k-nearest neighbours</w:t>
      </w:r>
      <w:bookmarkEnd w:id="29"/>
    </w:p>
    <w:p w:rsidR="00637DD4" w:rsidRPr="00637DD4" w:rsidRDefault="00637DD4" w:rsidP="003C0107">
      <w:pPr>
        <w:jc w:val="left"/>
      </w:pPr>
    </w:p>
    <w:p w:rsidR="006A3746" w:rsidRDefault="00EA12A5" w:rsidP="003C0107">
      <w:pPr>
        <w:pStyle w:val="berschrift3"/>
        <w:numPr>
          <w:ilvl w:val="2"/>
          <w:numId w:val="1"/>
        </w:numPr>
        <w:jc w:val="left"/>
      </w:pPr>
      <w:bookmarkStart w:id="30" w:name="_Toc466975906"/>
      <w:r>
        <w:lastRenderedPageBreak/>
        <w:t xml:space="preserve">Künstliche </w:t>
      </w:r>
      <w:r w:rsidR="00552480">
        <w:t>Neuronale Netze</w:t>
      </w:r>
      <w:r w:rsidR="00BF3236">
        <w:t xml:space="preserve"> (</w:t>
      </w:r>
      <w:r w:rsidR="009D7CFA">
        <w:t>teilweise</w:t>
      </w:r>
      <w:r w:rsidR="00BF3236">
        <w:t xml:space="preserve"> auch </w:t>
      </w:r>
      <w:r w:rsidR="00FA1F6F">
        <w:t>Klassifikatoren</w:t>
      </w:r>
      <w:r w:rsidR="00BF3236">
        <w:t>?)</w:t>
      </w:r>
      <w:bookmarkEnd w:id="30"/>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31" w:name="_Toc466975907"/>
      <w:r>
        <w:t>MultiLayerPerceptrons</w:t>
      </w:r>
      <w:bookmarkEnd w:id="31"/>
    </w:p>
    <w:p w:rsidR="004521D0" w:rsidRDefault="004521D0" w:rsidP="003C0107">
      <w:pPr>
        <w:pStyle w:val="berschrift4"/>
        <w:numPr>
          <w:ilvl w:val="3"/>
          <w:numId w:val="1"/>
        </w:numPr>
        <w:ind w:left="851" w:hanging="851"/>
        <w:jc w:val="left"/>
      </w:pPr>
      <w:bookmarkStart w:id="32" w:name="_Toc466975908"/>
      <w:r>
        <w:t>PNN</w:t>
      </w:r>
      <w:bookmarkEnd w:id="32"/>
    </w:p>
    <w:p w:rsidR="00122D0F" w:rsidRPr="00122D0F" w:rsidRDefault="00122D0F" w:rsidP="00122D0F">
      <w:pPr>
        <w:pStyle w:val="berschrift4"/>
        <w:numPr>
          <w:ilvl w:val="3"/>
          <w:numId w:val="1"/>
        </w:numPr>
        <w:ind w:left="851" w:hanging="851"/>
        <w:jc w:val="left"/>
      </w:pPr>
      <w:bookmarkStart w:id="33" w:name="_Toc466975909"/>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66975910"/>
      <w:r>
        <w:t>Konzeption</w:t>
      </w:r>
      <w:bookmarkEnd w:id="34"/>
    </w:p>
    <w:p w:rsidR="00176E70" w:rsidRDefault="00176E70" w:rsidP="003C0107">
      <w:pPr>
        <w:pStyle w:val="berschrift2"/>
        <w:numPr>
          <w:ilvl w:val="1"/>
          <w:numId w:val="1"/>
        </w:numPr>
        <w:ind w:left="567" w:hanging="567"/>
        <w:jc w:val="left"/>
      </w:pPr>
      <w:bookmarkStart w:id="35" w:name="_Toc466975911"/>
      <w:r>
        <w:t>Anforderung</w:t>
      </w:r>
      <w:r w:rsidR="00272311">
        <w:t>sanalyse</w:t>
      </w:r>
      <w:bookmarkEnd w:id="35"/>
    </w:p>
    <w:p w:rsidR="00F87899" w:rsidRDefault="00F87899" w:rsidP="003C0107">
      <w:pPr>
        <w:pStyle w:val="berschrift3"/>
        <w:numPr>
          <w:ilvl w:val="2"/>
          <w:numId w:val="1"/>
        </w:numPr>
        <w:jc w:val="left"/>
      </w:pPr>
      <w:bookmarkStart w:id="36" w:name="_Toc466975912"/>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66975913"/>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66975914"/>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66975915"/>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66975916"/>
      <w:r>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lastRenderedPageBreak/>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lastRenderedPageBreak/>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t>als KNN</w:t>
            </w:r>
          </w:p>
        </w:tc>
      </w:tr>
      <w:tr w:rsidR="001F4093" w:rsidTr="001F4093">
        <w:tc>
          <w:tcPr>
            <w:tcW w:w="959" w:type="dxa"/>
          </w:tcPr>
          <w:p w:rsidR="001F4093" w:rsidRDefault="002E3557" w:rsidP="00153C9E">
            <w:pPr>
              <w:jc w:val="left"/>
            </w:pPr>
            <w:r>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66975917"/>
      <w:r>
        <w:t>Form</w:t>
      </w:r>
      <w:bookmarkEnd w:id="41"/>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42" w:name="_Toc466975918"/>
      <w:r>
        <w:t>Blatttextur</w:t>
      </w:r>
      <w:bookmarkEnd w:id="42"/>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66975919"/>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Pr="00272311" w:rsidRDefault="00E80B82" w:rsidP="00272311"/>
    <w:p w:rsidR="004A033F" w:rsidRDefault="004A033F" w:rsidP="004A033F">
      <w:pPr>
        <w:pStyle w:val="berschrift2"/>
        <w:ind w:left="567"/>
      </w:pPr>
      <w:bookmarkStart w:id="44" w:name="_Toc466975920"/>
    </w:p>
    <w:p w:rsidR="004A033F" w:rsidRDefault="004A033F" w:rsidP="004A033F"/>
    <w:p w:rsidR="004A033F" w:rsidRDefault="004A033F" w:rsidP="004A033F"/>
    <w:p w:rsidR="00420623" w:rsidRDefault="004437C7" w:rsidP="00420623">
      <w:pPr>
        <w:pStyle w:val="berschrift2"/>
        <w:numPr>
          <w:ilvl w:val="1"/>
          <w:numId w:val="1"/>
        </w:numPr>
        <w:ind w:left="567" w:hanging="567"/>
      </w:pPr>
      <w:r>
        <w:t>Lösung</w:t>
      </w:r>
      <w:r w:rsidR="00B84B49">
        <w:t>sansatz</w:t>
      </w:r>
      <w:bookmarkEnd w:id="44"/>
    </w:p>
    <w:p w:rsidR="008F079B" w:rsidRDefault="008F079B" w:rsidP="00272311">
      <w:pPr>
        <w:pStyle w:val="berschrift3"/>
        <w:numPr>
          <w:ilvl w:val="2"/>
          <w:numId w:val="1"/>
        </w:numPr>
      </w:pPr>
      <w:bookmarkStart w:id="45" w:name="_Toc466975921"/>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r>
        <w:t>Leafsnap-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segmentierter, binarisierter</w:t>
      </w:r>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71CB824E" wp14:editId="2752D8EF">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BD4CD2">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5" o:title="13291732970228"/>
          </v:shape>
        </w:pict>
      </w:r>
      <w:r w:rsidR="00435B14">
        <w:rPr>
          <w:noProof/>
          <w:lang w:eastAsia="de-DE"/>
        </w:rPr>
        <w:t xml:space="preserve">  </w:t>
      </w:r>
      <w:r w:rsidR="00BD4CD2">
        <w:rPr>
          <w:noProof/>
          <w:lang w:eastAsia="de-DE"/>
        </w:rPr>
        <w:pict>
          <v:shape id="_x0000_i1026" type="#_x0000_t75" style="width:97.5pt;height:130.5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Wu, Bao, Xu, Wang</w:t>
      </w:r>
      <w:r>
        <w:rPr>
          <w:sz w:val="20"/>
        </w:rPr>
        <w:t xml:space="preserve">, Chang </w:t>
      </w:r>
      <w:r w:rsidR="00590013">
        <w:rPr>
          <w:sz w:val="20"/>
        </w:rPr>
        <w:t>&amp;</w:t>
      </w:r>
      <w:r>
        <w:rPr>
          <w:sz w:val="20"/>
        </w:rPr>
        <w:t xml:space="preserve"> Xiang, 2007)       </w:t>
      </w:r>
      <w:r w:rsidR="00E17AC5">
        <w:rPr>
          <w:sz w:val="20"/>
        </w:rPr>
        <w:t xml:space="preserve">     </w:t>
      </w:r>
      <w:r>
        <w:rPr>
          <w:sz w:val="20"/>
        </w:rPr>
        <w:t xml:space="preserve">   tes Blatt (rechts) aus dem Leafsnap-Datensatz</w:t>
      </w:r>
    </w:p>
    <w:p w:rsidR="008B6D0C" w:rsidRDefault="001B2050" w:rsidP="006B3FBA">
      <w:pPr>
        <w:spacing w:after="0" w:line="240" w:lineRule="auto"/>
        <w:ind w:left="4095"/>
        <w:rPr>
          <w:sz w:val="20"/>
        </w:rPr>
      </w:pPr>
      <w:r>
        <w:rPr>
          <w:sz w:val="20"/>
        </w:rPr>
        <w:t xml:space="preserve">(Kumar, </w:t>
      </w:r>
      <w:r w:rsidRPr="001B2050">
        <w:rPr>
          <w:sz w:val="20"/>
        </w:rPr>
        <w:t>Belhumeur,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lastRenderedPageBreak/>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BD4CD2" w:rsidP="00C707C2">
      <w:r>
        <w:pict>
          <v:shape id="_x0000_i1027" type="#_x0000_t75" style="width:161.25pt;height:107.25pt">
            <v:imagedata r:id="rId17" o:title="DSC_5820"/>
          </v:shape>
        </w:pict>
      </w:r>
      <w:r w:rsidR="002D0DC1">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Domestica)</w:t>
      </w:r>
    </w:p>
    <w:p w:rsidR="00A22643" w:rsidRPr="00C707C2"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F467D5" w:rsidRDefault="00117CC2" w:rsidP="00E42E47">
      <w:pPr>
        <w:pStyle w:val="berschrift3"/>
        <w:numPr>
          <w:ilvl w:val="2"/>
          <w:numId w:val="1"/>
        </w:numPr>
      </w:pPr>
      <w:bookmarkStart w:id="46" w:name="_Toc466975923"/>
      <w:r>
        <w:t>Segmentierung</w:t>
      </w:r>
      <w:r w:rsidR="002B60B2">
        <w:t xml:space="preserve"> der Blätter</w:t>
      </w:r>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w:t>
      </w:r>
      <w:r w:rsidR="00FF72D9">
        <w:rPr>
          <w:noProof/>
        </w:rPr>
        <w:t>r et. al.</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lediglich binarisierte Daten vor</w:t>
      </w:r>
      <w:r w:rsidR="0020452B">
        <w:t xml:space="preserve">handen (siehe Abbildung </w:t>
      </w:r>
      <w:r w:rsidR="006B382B">
        <w:t xml:space="preserve"> </w:t>
      </w:r>
      <w:r w:rsidR="0020452B">
        <w:t>10b)</w:t>
      </w:r>
      <w:r w:rsidR="008D393F">
        <w:t>. Diesen</w:t>
      </w:r>
      <w:r>
        <w:t xml:space="preserve"> fehlen</w:t>
      </w:r>
      <w:r w:rsidR="00D62948">
        <w:t xml:space="preserve"> notwe</w:t>
      </w:r>
      <w:r w:rsidR="00D62948">
        <w:t>n</w:t>
      </w:r>
      <w:r w:rsidR="00D62948">
        <w:t>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FF72D9" w:rsidP="00117CC2">
      <w:r>
        <w:fldChar w:fldCharType="begin" w:fldLock="1"/>
      </w:r>
      <w:r>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fldChar w:fldCharType="separate"/>
      </w:r>
      <w:r>
        <w:rPr>
          <w:noProof/>
        </w:rPr>
        <w:t>Kumar et. al.</w:t>
      </w:r>
      <w:r>
        <w:fldChar w:fldCharType="end"/>
      </w:r>
      <w:r>
        <w:t xml:space="preserve"> (</w:t>
      </w:r>
      <w:r w:rsidRPr="006E0741">
        <w:t>2012</w:t>
      </w:r>
      <w:r>
        <w:t xml:space="preserve">) </w:t>
      </w:r>
      <w:r w:rsidR="006C5574">
        <w:t xml:space="preserve">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w:t>
      </w:r>
      <w:r w:rsidR="001513B5">
        <w:lastRenderedPageBreak/>
        <w:t xml:space="preserve">diesem Zweck wird die Otsu-Methode verwendet, die mit bimodaler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t>Es muss allerdings getestet werden, ob diese Methode auch mit den Leafsnap-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C53400">
      <w:pPr>
        <w:pStyle w:val="berschrift3"/>
        <w:numPr>
          <w:ilvl w:val="1"/>
          <w:numId w:val="1"/>
        </w:numPr>
      </w:pPr>
      <w:r>
        <w:t xml:space="preserve">Wahl und </w:t>
      </w:r>
      <w:r w:rsidR="00E42E47">
        <w:t>Extraktion der Features</w:t>
      </w:r>
      <w:bookmarkEnd w:id="46"/>
    </w:p>
    <w:p w:rsidR="00E46A49" w:rsidRDefault="00E46A49" w:rsidP="00E46A49"/>
    <w:p w:rsidR="00E46A49" w:rsidRDefault="00E46A49" w:rsidP="00E46A49">
      <w:r>
        <w:t xml:space="preserve">invariant weil? </w:t>
      </w:r>
    </w:p>
    <w:p w:rsidR="00E46A49" w:rsidRDefault="00E46A49" w:rsidP="00E46A49">
      <w:r>
        <w:t xml:space="preserve">rotation </w:t>
      </w:r>
    </w:p>
    <w:p w:rsidR="00E46A49" w:rsidRDefault="00E46A49" w:rsidP="00E46A49">
      <w:r>
        <w:t>scale - verschiedene Winkel</w:t>
      </w:r>
    </w:p>
    <w:p w:rsidR="00E50A0B" w:rsidRDefault="00E50A0B" w:rsidP="00E50A0B">
      <w:pPr>
        <w:pStyle w:val="berschrift3"/>
        <w:numPr>
          <w:ilvl w:val="2"/>
          <w:numId w:val="1"/>
        </w:numPr>
      </w:pPr>
      <w:r>
        <w:t>Blattform</w:t>
      </w:r>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vergleicht</w:t>
      </w:r>
      <w:r w:rsidRPr="00442087">
        <w:t xml:space="preserve"> </w:t>
      </w:r>
      <w:r w:rsidR="00514B54">
        <w:t xml:space="preserve">in seiner Arbeit </w:t>
      </w:r>
      <w:r w:rsidRPr="00442087">
        <w:t>Zernike</w:t>
      </w:r>
      <w:r>
        <w:t>-</w:t>
      </w:r>
      <w:r w:rsidRPr="00442087">
        <w:t>Moment</w:t>
      </w:r>
      <w:r>
        <w:t>e, Legendre-</w:t>
      </w:r>
      <w:r w:rsidRPr="00442087">
        <w:t>Moment</w:t>
      </w:r>
      <w:r>
        <w:t>e</w:t>
      </w:r>
      <w:r w:rsidRPr="00442087">
        <w:t xml:space="preserve"> </w:t>
      </w:r>
      <w:r>
        <w:t>und</w:t>
      </w:r>
      <w:r w:rsidRPr="00442087">
        <w:t xml:space="preserve"> Tchebichef</w:t>
      </w:r>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von den drei Verfahren die Tchebichef-Momente die geringste Fehlerrate bei der Erkennung aufweisen</w:t>
      </w:r>
      <w:r w:rsidR="00B07389">
        <w:t>.</w:t>
      </w:r>
    </w:p>
    <w:p w:rsidR="001D4103" w:rsidRDefault="00BF09D6" w:rsidP="007A0ACB">
      <w:r>
        <w:t xml:space="preserve">Aus diesem Grund </w:t>
      </w:r>
      <w:r w:rsidR="00B07389">
        <w:t>werden</w:t>
      </w:r>
      <w:r>
        <w:t xml:space="preserve"> sowohl Hu-Momente, als auch Tchebichef-Momente zum Einsatz kommen und deren Erkennungsgenauigkeit verglichen werden.</w:t>
      </w:r>
    </w:p>
    <w:p w:rsidR="00442087" w:rsidRDefault="00442087" w:rsidP="007A0ACB">
      <w:pPr>
        <w:rPr>
          <w:color w:val="FF0000"/>
        </w:rPr>
      </w:pPr>
      <w:r w:rsidRPr="00365815">
        <w:rPr>
          <w:i/>
          <w:color w:val="FF0000"/>
        </w:rPr>
        <w:t>… (Kontur</w:t>
      </w:r>
      <w:r w:rsidR="00B07389" w:rsidRPr="00365815">
        <w:rPr>
          <w:i/>
          <w:color w:val="FF0000"/>
        </w:rPr>
        <w:t>?</w:t>
      </w:r>
      <w:r w:rsidRPr="00365815">
        <w:rPr>
          <w:i/>
          <w:color w:val="FF0000"/>
        </w:rPr>
        <w:t>)</w:t>
      </w:r>
    </w:p>
    <w:p w:rsidR="00A05A0A" w:rsidRDefault="00A05A0A" w:rsidP="00A05A0A">
      <w:pPr>
        <w:pStyle w:val="berschrift4"/>
        <w:numPr>
          <w:ilvl w:val="3"/>
          <w:numId w:val="1"/>
        </w:numPr>
        <w:ind w:left="851" w:hanging="851"/>
        <w:jc w:val="left"/>
      </w:pPr>
      <w:r>
        <w:t>Momente</w:t>
      </w:r>
    </w:p>
    <w:p w:rsidR="00422C34" w:rsidRDefault="00422C34" w:rsidP="00422C34">
      <w:r>
        <w:t>Hu, Zernike</w:t>
      </w:r>
    </w:p>
    <w:p w:rsidR="00025E8D" w:rsidRPr="00422C34" w:rsidRDefault="00025E8D" w:rsidP="00422C34">
      <w:r w:rsidRPr="00025E8D">
        <w:lastRenderedPageBreak/>
        <w:t>Zernike moments are not a texture feature, but rather a global measure of how the mass is distributed</w:t>
      </w:r>
    </w:p>
    <w:p w:rsidR="00422C34" w:rsidRDefault="00422C34" w:rsidP="00422C34">
      <w:pPr>
        <w:pStyle w:val="berschrift4"/>
        <w:numPr>
          <w:ilvl w:val="3"/>
          <w:numId w:val="1"/>
        </w:numPr>
        <w:ind w:left="851" w:hanging="851"/>
        <w:jc w:val="left"/>
      </w:pPr>
      <w:r>
        <w:t>Shape Context</w:t>
      </w:r>
    </w:p>
    <w:p w:rsidR="00422C34" w:rsidRPr="00422C34" w:rsidRDefault="00422C34" w:rsidP="00422C34"/>
    <w:p w:rsidR="00422C34" w:rsidRPr="00422C34" w:rsidRDefault="00422C34" w:rsidP="00422C34"/>
    <w:p w:rsidR="00A05A0A" w:rsidRPr="00A05A0A" w:rsidRDefault="00A05A0A" w:rsidP="007A0ACB">
      <w:pPr>
        <w:rPr>
          <w:color w:val="FF0000"/>
        </w:rPr>
      </w:pPr>
    </w:p>
    <w:p w:rsidR="00E50A0B" w:rsidRDefault="00E50A0B" w:rsidP="00E50A0B">
      <w:pPr>
        <w:pStyle w:val="berschrift4"/>
        <w:numPr>
          <w:ilvl w:val="3"/>
          <w:numId w:val="1"/>
        </w:numPr>
        <w:ind w:left="851" w:hanging="851"/>
        <w:jc w:val="left"/>
      </w:pPr>
      <w:r>
        <w:t>Blattadern</w:t>
      </w:r>
    </w:p>
    <w:p w:rsidR="004E342F" w:rsidRDefault="004E342F" w:rsidP="004E342F">
      <w:pPr>
        <w:pStyle w:val="berschrift3"/>
        <w:numPr>
          <w:ilvl w:val="2"/>
          <w:numId w:val="1"/>
        </w:numPr>
      </w:pPr>
      <w:r>
        <w:t>Blattadern</w:t>
      </w:r>
    </w:p>
    <w:p w:rsidR="00E50A0B" w:rsidRDefault="004E342F" w:rsidP="007A0ACB">
      <w:r>
        <w:t>Texturbeschreibung</w:t>
      </w:r>
    </w:p>
    <w:p w:rsidR="004E342F" w:rsidRDefault="004E342F" w:rsidP="004E342F">
      <w:pPr>
        <w:pStyle w:val="berschrift4"/>
        <w:numPr>
          <w:ilvl w:val="3"/>
          <w:numId w:val="1"/>
        </w:numPr>
        <w:ind w:left="851" w:hanging="851"/>
        <w:jc w:val="left"/>
      </w:pPr>
      <w:r>
        <w:t>Local binary pattern</w:t>
      </w:r>
    </w:p>
    <w:p w:rsidR="004E342F" w:rsidRPr="004E342F" w:rsidRDefault="004E342F" w:rsidP="007A0ACB"/>
    <w:p w:rsidR="00833031" w:rsidRDefault="00833031" w:rsidP="00E50A0B">
      <w:pPr>
        <w:pStyle w:val="berschrift4"/>
        <w:numPr>
          <w:ilvl w:val="2"/>
          <w:numId w:val="1"/>
        </w:numPr>
        <w:jc w:val="left"/>
      </w:pPr>
      <w:r>
        <w:t>Blattadern</w:t>
      </w:r>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container-title" : "CoRR", "id" : "ITEM-1", "issued" : { "date-parts" : [ [ "2012" ] ] }, "page" : "1-5", "title" : "Leaf vein segmentation using Odd Gabor filters and morphological operations", "type" : "article-journal"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Areolen</w:t>
      </w:r>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lastRenderedPageBreak/>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traits (Tabelle) </w:t>
      </w:r>
      <w:r w:rsidRPr="00AC5EB9">
        <w:rPr>
          <w:color w:val="FF0000"/>
        </w:rPr>
        <w:t>VMeO/VmO/VMO Nicht rotationsinvariant!</w:t>
      </w:r>
      <w:r w:rsidR="00923F67">
        <w:t xml:space="preserve"> </w:t>
      </w:r>
    </w:p>
    <w:p w:rsidR="00833031" w:rsidRDefault="00923F67" w:rsidP="00923F67">
      <w:pPr>
        <w:pStyle w:val="Listenabsatz"/>
        <w:numPr>
          <w:ilvl w:val="0"/>
          <w:numId w:val="28"/>
        </w:numPr>
      </w:pPr>
      <w:r>
        <w:t>s</w:t>
      </w:r>
      <w:r w:rsidR="00833031">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r w:rsidRPr="00A96A80">
        <w:rPr>
          <w:color w:val="FF0000"/>
        </w:rPr>
        <w:t>Areole</w:t>
      </w:r>
      <w:r w:rsidRPr="00A96A80">
        <w:rPr>
          <w:color w:val="FF0000"/>
        </w:rPr>
        <w:t>n</w:t>
      </w:r>
      <w:r w:rsidRPr="00A96A80">
        <w:rPr>
          <w:color w:val="FF0000"/>
        </w:rPr>
        <w:t>bestimmung</w:t>
      </w:r>
      <w:r>
        <w:t>)</w:t>
      </w:r>
    </w:p>
    <w:p w:rsidR="002C4040" w:rsidRPr="00303DEC" w:rsidRDefault="002C4040" w:rsidP="002C4040">
      <w:pPr>
        <w:pStyle w:val="Listenabsatz"/>
      </w:pPr>
    </w:p>
    <w:p w:rsidR="004E2808" w:rsidRDefault="004E2808" w:rsidP="004E2808">
      <w:pPr>
        <w:pStyle w:val="berschrift3"/>
        <w:numPr>
          <w:ilvl w:val="2"/>
          <w:numId w:val="1"/>
        </w:numPr>
      </w:pPr>
      <w:r>
        <w:t>PCNN?</w:t>
      </w:r>
    </w:p>
    <w:p w:rsidR="00663876" w:rsidRDefault="00923F67" w:rsidP="00923F67">
      <w:pPr>
        <w:jc w:val="left"/>
      </w:pPr>
      <w:r>
        <w:t xml:space="preserve">pcnn - </w:t>
      </w:r>
      <w:r w:rsidRPr="001D7942">
        <w:t>pulse-coupled neural networks</w:t>
      </w:r>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jedes Neuron repräsentiert Farbinfo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47" w:name="_Toc466975924"/>
      <w:r>
        <w:t>Klassifizierung</w:t>
      </w:r>
      <w:bookmarkEnd w:id="47"/>
    </w:p>
    <w:p w:rsidR="00345DC8" w:rsidRDefault="00345DC8" w:rsidP="00345DC8">
      <w:r>
        <w:t>probabilistische</w:t>
      </w:r>
      <w:r w:rsidR="00990D8F">
        <w:t>s</w:t>
      </w:r>
      <w:r>
        <w:t xml:space="preserve"> neuronale</w:t>
      </w:r>
      <w:r w:rsidR="00990D8F">
        <w:t>s Netz</w:t>
      </w:r>
    </w:p>
    <w:p w:rsidR="002B60B2" w:rsidRDefault="002B60B2" w:rsidP="00345DC8">
      <w:r>
        <w:t>support vector machine</w:t>
      </w:r>
    </w:p>
    <w:p w:rsidR="004A033F" w:rsidRDefault="004A033F" w:rsidP="004A033F">
      <w:pPr>
        <w:pStyle w:val="berschrift3"/>
        <w:numPr>
          <w:ilvl w:val="2"/>
          <w:numId w:val="1"/>
        </w:numPr>
      </w:pPr>
      <w:r>
        <w:t>Metrik zur Messung der Erkennungsgenauigkeit</w:t>
      </w:r>
    </w:p>
    <w:p w:rsidR="007E3671" w:rsidRPr="00345DC8" w:rsidRDefault="007E3671" w:rsidP="00345DC8"/>
    <w:p w:rsidR="004437C7" w:rsidRDefault="004437C7" w:rsidP="004437C7">
      <w:pPr>
        <w:pStyle w:val="berschrift2"/>
        <w:numPr>
          <w:ilvl w:val="1"/>
          <w:numId w:val="1"/>
        </w:numPr>
        <w:ind w:left="567" w:hanging="567"/>
      </w:pPr>
      <w:bookmarkStart w:id="48" w:name="_Toc466975925"/>
      <w:r>
        <w:lastRenderedPageBreak/>
        <w:t>Systementwurf</w:t>
      </w:r>
      <w:bookmarkEnd w:id="48"/>
    </w:p>
    <w:p w:rsidR="001B2AA6" w:rsidRDefault="001B2AA6" w:rsidP="001B2AA6">
      <w:pPr>
        <w:pStyle w:val="berschrift3"/>
        <w:numPr>
          <w:ilvl w:val="2"/>
          <w:numId w:val="1"/>
        </w:numPr>
      </w:pPr>
      <w:bookmarkStart w:id="49" w:name="_Toc466975926"/>
      <w:r>
        <w:t>Systemkomponenten</w:t>
      </w:r>
      <w:bookmarkEnd w:id="49"/>
    </w:p>
    <w:p w:rsidR="004A72F0" w:rsidRPr="004A72F0" w:rsidRDefault="004A72F0" w:rsidP="004A72F0">
      <w:r>
        <w:t>keine blosse Abfolge von Skripten, sonder strukturiert, damit austauschbar</w:t>
      </w:r>
      <w:r w:rsidR="009506F6">
        <w:t>e Komponenten (Interface, abstrakte Klassen)</w:t>
      </w:r>
    </w:p>
    <w:p w:rsidR="000E5D54" w:rsidRDefault="000E5D54" w:rsidP="000E5D54">
      <w:pPr>
        <w:pStyle w:val="berschrift3"/>
        <w:numPr>
          <w:ilvl w:val="2"/>
          <w:numId w:val="1"/>
        </w:numPr>
      </w:pPr>
      <w:bookmarkStart w:id="50" w:name="_Toc466975927"/>
      <w:r>
        <w:t>Datenbank?</w:t>
      </w:r>
      <w:bookmarkEnd w:id="50"/>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1" w:name="_Toc466975928"/>
      <w:r>
        <w:lastRenderedPageBreak/>
        <w:t>Implementierung</w:t>
      </w:r>
      <w:bookmarkEnd w:id="51"/>
    </w:p>
    <w:p w:rsidR="00F67A08" w:rsidRDefault="0016544C" w:rsidP="003472B6">
      <w:pPr>
        <w:pStyle w:val="berschrift3"/>
        <w:numPr>
          <w:ilvl w:val="2"/>
          <w:numId w:val="1"/>
        </w:numPr>
      </w:pPr>
      <w:r>
        <w:t>Verwendete Bibliotheken</w:t>
      </w:r>
      <w:r>
        <w:t xml:space="preserve"> </w:t>
      </w:r>
    </w:p>
    <w:p w:rsidR="00F67A08" w:rsidRPr="00F67A08" w:rsidRDefault="00EB58C3" w:rsidP="00F67A08">
      <w:r>
        <w:t xml:space="preserve">Unittests, Oberfläch,  </w:t>
      </w:r>
      <w:r w:rsidR="00F67A08">
        <w:t>nicht Java sondern Pytho</w:t>
      </w:r>
      <w:r w:rsidR="00C25DC6">
        <w:t>n</w:t>
      </w:r>
    </w:p>
    <w:p w:rsidR="00363DBD" w:rsidRDefault="0016544C" w:rsidP="003472B6">
      <w:pPr>
        <w:pStyle w:val="berschrift3"/>
        <w:numPr>
          <w:ilvl w:val="2"/>
          <w:numId w:val="1"/>
        </w:numPr>
      </w:pPr>
      <w:r>
        <w:t>Testumgebung</w:t>
      </w:r>
    </w:p>
    <w:p w:rsidR="00EB58C3" w:rsidRPr="00EB58C3" w:rsidRDefault="00EB58C3" w:rsidP="00EB58C3">
      <w:r>
        <w:t>Oberfläche mit PyQt</w:t>
      </w:r>
    </w:p>
    <w:p w:rsidR="003472B6" w:rsidRDefault="003472B6" w:rsidP="003472B6">
      <w:pPr>
        <w:pStyle w:val="berschrift3"/>
        <w:numPr>
          <w:ilvl w:val="2"/>
          <w:numId w:val="1"/>
        </w:numPr>
      </w:pPr>
      <w:r>
        <w:t>Segmentierung</w:t>
      </w:r>
    </w:p>
    <w:p w:rsidR="008F6ED8" w:rsidRDefault="008F6ED8" w:rsidP="003472B6">
      <w:r>
        <w:t xml:space="preserve">Die Segmentierung mittels Otsu-Thresholding wurde mit </w:t>
      </w:r>
      <w:r w:rsidR="00FB75B5">
        <w:t xml:space="preserve">Hilfe </w:t>
      </w:r>
      <w:r>
        <w:t xml:space="preserve">der OpenCV-Bibliothek umgesetzt.  Zunächst wird das Ausgangsbild </w:t>
      </w:r>
      <w:r w:rsidR="00F718D5">
        <w:t xml:space="preserve">im RGB-Farbraum </w:t>
      </w:r>
      <w:r>
        <w:t>eingelesen und in ein Graust</w:t>
      </w:r>
      <w:r>
        <w:t>u</w:t>
      </w:r>
      <w:r>
        <w:t xml:space="preserve">fenbild umgewandelt. Allerdings war das Ergebnis </w:t>
      </w:r>
      <w:r w:rsidR="00144CF4">
        <w:t xml:space="preserve">entgegen der Vermutung aus </w:t>
      </w:r>
      <w:r w:rsidR="00144CF4" w:rsidRPr="00144CF4">
        <w:rPr>
          <w:color w:val="FF0000"/>
        </w:rPr>
        <w:t xml:space="preserve">Kapitel </w:t>
      </w:r>
      <w:r w:rsidR="00144CF4" w:rsidRPr="00144CF4">
        <w:t>unzureichend</w:t>
      </w:r>
      <w:r w:rsidR="00144CF4">
        <w:rPr>
          <w:color w:val="FF0000"/>
        </w:rPr>
        <w:t xml:space="preserve"> </w:t>
      </w:r>
      <w:r>
        <w:t>für eine anschließende Weite</w:t>
      </w:r>
      <w:r>
        <w:t>r</w:t>
      </w:r>
      <w:r>
        <w:t>verarbei</w:t>
      </w:r>
      <w:r w:rsidR="00144CF4">
        <w:t>tung. I</w:t>
      </w:r>
      <w:r>
        <w:t>n einigen Bildern</w:t>
      </w:r>
      <w:r w:rsidR="00144CF4">
        <w:t xml:space="preserve"> </w:t>
      </w:r>
      <w:r w:rsidR="00144CF4">
        <w:t>verfälschen</w:t>
      </w:r>
      <w:r>
        <w:t xml:space="preserve"> </w:t>
      </w:r>
      <w:r w:rsidR="00683470">
        <w:t>lange</w:t>
      </w:r>
      <w:r>
        <w:t xml:space="preserve"> Schatten die </w:t>
      </w:r>
      <w:r w:rsidR="00EB5836">
        <w:t>Kontur</w:t>
      </w:r>
      <w:r>
        <w:t xml:space="preserve"> des </w:t>
      </w:r>
      <w:r w:rsidR="00BF5683">
        <w:t>binarisierten Blattes</w:t>
      </w:r>
      <w:r>
        <w:t>.</w:t>
      </w:r>
      <w:r w:rsidR="00EB5836">
        <w:t xml:space="preserve"> </w:t>
      </w:r>
      <w:r w:rsidR="000E3AF4">
        <w:t>Da bei der Aufnahme des Testdatensa</w:t>
      </w:r>
      <w:r w:rsidR="000E3AF4">
        <w:t>t</w:t>
      </w:r>
      <w:r w:rsidR="000E3AF4">
        <w:t xml:space="preserve">zes </w:t>
      </w:r>
      <w:r w:rsidR="00F718D5">
        <w:t>teilweise ein</w:t>
      </w:r>
      <w:r w:rsidR="000E3AF4">
        <w:t xml:space="preserve"> Blitzlicht verwendet wurde,  sind </w:t>
      </w:r>
      <w:r w:rsidR="00EB5836">
        <w:t xml:space="preserve">die </w:t>
      </w:r>
      <w:r w:rsidR="00683470">
        <w:t xml:space="preserve">vom Blatt geworfenen </w:t>
      </w:r>
      <w:r w:rsidR="00EB5836">
        <w:t>Schatten sehr dunkel</w:t>
      </w:r>
      <w:r w:rsidR="00F864D0">
        <w:t xml:space="preserve">. </w:t>
      </w:r>
      <w:r w:rsidR="00642D8A">
        <w:t>Da auch das Blatt dunkler ist als der Hintergrund, werden die Pixel der Schatten dem Vordergrund zugeor</w:t>
      </w:r>
      <w:r w:rsidR="00642D8A">
        <w:t>d</w:t>
      </w:r>
      <w:r w:rsidR="00642D8A">
        <w:t>net</w:t>
      </w:r>
      <w:r w:rsidR="000E3AF4">
        <w:t>.</w:t>
      </w:r>
      <w:r w:rsidR="00F864D0">
        <w:t xml:space="preserve">  </w:t>
      </w:r>
      <w:r>
        <w:t>(</w:t>
      </w:r>
      <w:r w:rsidRPr="008F6ED8">
        <w:rPr>
          <w:color w:val="FF0000"/>
        </w:rPr>
        <w:t>siehe Bilder</w:t>
      </w:r>
      <w:r>
        <w:t>)</w:t>
      </w:r>
      <w:r w:rsidR="003307B0">
        <w:t xml:space="preserve"> </w:t>
      </w:r>
    </w:p>
    <w:p w:rsidR="0033674A" w:rsidRDefault="00F718D5" w:rsidP="00F718D5">
      <w:r>
        <w:t xml:space="preserve">Da die Fotos der Blätter vor einem neutralen </w:t>
      </w:r>
      <w:r>
        <w:t>farbarmen</w:t>
      </w:r>
      <w:r>
        <w:t xml:space="preserve"> Hintergrund </w:t>
      </w:r>
      <w:r>
        <w:t xml:space="preserve">aufgenommen wurden, </w:t>
      </w:r>
      <w:r w:rsidR="0033674A">
        <w:t xml:space="preserve">lassen sich die Blätter vor allem in der Sättigung von diesem unterscheiden, der eigentliche Farbwert ist vernachlässigbar. Somit ist </w:t>
      </w:r>
      <w:r>
        <w:t>der HSV-Farbraum, der die Helligkeit von der Farbsätt</w:t>
      </w:r>
      <w:r>
        <w:t>i</w:t>
      </w:r>
      <w:r>
        <w:t xml:space="preserve">gung und dem Farbwert trennt, </w:t>
      </w:r>
      <w:r>
        <w:t xml:space="preserve">für die Freistellung der </w:t>
      </w:r>
      <w:r w:rsidR="0033674A">
        <w:t xml:space="preserve">farbigen </w:t>
      </w:r>
      <w:r>
        <w:t>Blätter</w:t>
      </w:r>
      <w:r>
        <w:t xml:space="preserve"> besser geeignet als</w:t>
      </w:r>
      <w:r>
        <w:t xml:space="preserve"> </w:t>
      </w:r>
      <w:r>
        <w:t xml:space="preserve">der </w:t>
      </w:r>
      <w:r>
        <w:t>RGB-Farbraum</w:t>
      </w:r>
      <w:r w:rsidR="0033674A">
        <w:t xml:space="preserve"> </w:t>
      </w:r>
      <w:r w:rsidR="0033674A" w:rsidRPr="0033674A">
        <w:rPr>
          <w:color w:val="FF0000"/>
        </w:rPr>
        <w:t>(siehe Abbildung)</w:t>
      </w:r>
      <w:r w:rsidRPr="0033674A">
        <w:rPr>
          <w:color w:val="FF0000"/>
        </w:rPr>
        <w:t>.</w:t>
      </w:r>
      <w:r w:rsidR="0033674A" w:rsidRPr="0033674A">
        <w:rPr>
          <w:color w:val="FF0000"/>
        </w:rPr>
        <w:t xml:space="preserve"> </w:t>
      </w:r>
      <w:r w:rsidR="0033674A">
        <w:t xml:space="preserve">Ein Otsu-Thresholding des  Sättigungsanteils trennt in einer Vielzahl der Bilder </w:t>
      </w:r>
    </w:p>
    <w:p w:rsidR="0033674A" w:rsidRDefault="0033674A" w:rsidP="00F718D5">
      <w:r>
        <w:t>Warum kmeans?</w:t>
      </w:r>
      <w:r w:rsidR="00535197">
        <w:t xml:space="preserve"> Bilder raussuchen</w:t>
      </w:r>
    </w:p>
    <w:p w:rsidR="00F718D5" w:rsidRPr="001B497D" w:rsidRDefault="0033674A" w:rsidP="00F718D5">
      <w:pPr>
        <w:rPr>
          <w:color w:val="FF0000"/>
        </w:rPr>
      </w:pPr>
      <w:r>
        <w:t xml:space="preserve">Es ist also notwendig </w:t>
      </w:r>
    </w:p>
    <w:p w:rsidR="00F718D5" w:rsidRDefault="00F718D5" w:rsidP="003472B6"/>
    <w:p w:rsidR="00642D8A" w:rsidRDefault="00642D8A" w:rsidP="003472B6">
      <w:pPr>
        <w:rPr>
          <w:color w:val="FF0000"/>
        </w:rPr>
      </w:pPr>
      <w:r w:rsidRPr="00EB5836">
        <w:rPr>
          <w:color w:val="FF0000"/>
        </w:rPr>
        <w:t>Zudem fransen die schatt</w:t>
      </w:r>
      <w:r w:rsidRPr="00EB5836">
        <w:rPr>
          <w:color w:val="FF0000"/>
        </w:rPr>
        <w:t>i</w:t>
      </w:r>
      <w:r w:rsidRPr="00EB5836">
        <w:rPr>
          <w:color w:val="FF0000"/>
        </w:rPr>
        <w:t>gen Ränder der Blätter aus.</w:t>
      </w:r>
    </w:p>
    <w:p w:rsidR="001B497D" w:rsidRDefault="00642D8A" w:rsidP="003472B6">
      <w:pPr>
        <w:rPr>
          <w:color w:val="FF0000"/>
        </w:rPr>
      </w:pPr>
      <w:r>
        <w:rPr>
          <w:color w:val="FF0000"/>
        </w:rPr>
        <w:t>Löcher schließen</w:t>
      </w:r>
    </w:p>
    <w:p w:rsidR="00F864D0" w:rsidRDefault="00F864D0" w:rsidP="003472B6">
      <w:r>
        <w:t>Hintergrund eingefärbt vom Umgebungslicht. Einige Fotos in Dämmerung geschossen, farbiges Licht</w:t>
      </w:r>
    </w:p>
    <w:p w:rsidR="007D7FEB" w:rsidRDefault="007D7FEB" w:rsidP="003472B6">
      <w:r>
        <w:t>Auch dies ergab</w:t>
      </w:r>
    </w:p>
    <w:p w:rsidR="007D7FEB" w:rsidRDefault="007D7FEB" w:rsidP="003472B6">
      <w:r>
        <w:t>value dazu</w:t>
      </w:r>
    </w:p>
    <w:p w:rsidR="00DE5979" w:rsidRDefault="007D7FEB" w:rsidP="003472B6">
      <w:r>
        <w:lastRenderedPageBreak/>
        <w:t xml:space="preserve">Bestehendes Problem: farbige Schatten. </w:t>
      </w:r>
      <w:r w:rsidR="00DE5979">
        <w:t>Die Schatten sind hauptächlich grau mit einer geringen Sättigung.</w:t>
      </w:r>
      <w:r w:rsidR="00FE6F93">
        <w:t xml:space="preserve"> zwei Lichtquellen: Umgebungsbeleuchtung, Blitz</w:t>
      </w:r>
    </w:p>
    <w:p w:rsidR="00DE5979" w:rsidRDefault="00DE5979" w:rsidP="003472B6">
      <w:r>
        <w:t>Da aber auf einigen Es verble</w:t>
      </w:r>
      <w:r>
        <w:t>i</w:t>
      </w:r>
      <w:r>
        <w:t xml:space="preserve">ben dennoch farbige Schatten, </w:t>
      </w:r>
    </w:p>
    <w:p w:rsidR="00BD4CD2" w:rsidRDefault="00BD4CD2" w:rsidP="003472B6"/>
    <w:p w:rsidR="00380D0E" w:rsidRPr="00380D0E" w:rsidRDefault="00380D0E" w:rsidP="003472B6">
      <w:r>
        <w:t xml:space="preserve">Generell erfolgt vor allen Segmentierungen, bei denen Faltungen mit festen Kernelgrößen vorgenommen werden, zunächst eine Skalierung des Bildes auf eine vordefinierte Größe. So wird verhindert, dass die strukturierenden Elemente </w:t>
      </w:r>
      <w:r w:rsidRPr="00380D0E">
        <w:rPr>
          <w:color w:val="FF0000"/>
        </w:rPr>
        <w:t>unterschiedlichen Einfluss haben</w:t>
      </w:r>
      <w:r>
        <w:rPr>
          <w:color w:val="FF0000"/>
        </w:rPr>
        <w:t xml:space="preserve"> (Erosion, Dilation). </w:t>
      </w:r>
    </w:p>
    <w:p w:rsidR="003472B6" w:rsidRDefault="003472B6" w:rsidP="003472B6"/>
    <w:p w:rsidR="0037090C" w:rsidRDefault="0037090C" w:rsidP="003472B6">
      <w:r>
        <w:t>kein Gauss, damit Kontur scharf bleibt</w:t>
      </w:r>
      <w:r w:rsidR="00823223">
        <w:t xml:space="preserve"> (-&gt; Segmentation verursacht deswegen Löcher)</w:t>
      </w:r>
    </w:p>
    <w:p w:rsidR="00BD16CE" w:rsidRDefault="00BD16CE" w:rsidP="003472B6">
      <w:r w:rsidRPr="00BD16CE">
        <w:t>DSC_6982.JPG</w:t>
      </w:r>
      <w:r w:rsidR="004C2604">
        <w:t xml:space="preserve">, </w:t>
      </w:r>
      <w:r w:rsidR="004C2604" w:rsidRPr="004C2604">
        <w:t>DSC_</w:t>
      </w:r>
      <w:r w:rsidR="005A16CD" w:rsidRPr="005A16CD">
        <w:t>6813</w:t>
      </w:r>
      <w:r w:rsidR="004C2604" w:rsidRPr="004C2604">
        <w:t>.JPG</w:t>
      </w:r>
      <w:r>
        <w:t xml:space="preserve"> - Beispiel dafür, dass einfaches Otsu und k-means nicht funktionieren</w:t>
      </w:r>
    </w:p>
    <w:p w:rsidR="00B524CD" w:rsidRDefault="00B524CD" w:rsidP="003472B6">
      <w:r>
        <w:t>H - viel noise</w:t>
      </w:r>
    </w:p>
    <w:p w:rsidR="00B524CD" w:rsidRDefault="00B524CD" w:rsidP="003472B6">
      <w:r>
        <w:t xml:space="preserve">S </w:t>
      </w:r>
      <w:r w:rsidR="002C3CC0">
        <w:t xml:space="preserve">+ V </w:t>
      </w:r>
      <w:r>
        <w:t xml:space="preserve">- </w:t>
      </w:r>
      <w:r w:rsidR="002C3CC0">
        <w:t>wenig noise, bisschen harte schatten</w:t>
      </w:r>
    </w:p>
    <w:p w:rsidR="002C3CC0" w:rsidRDefault="002C3CC0" w:rsidP="003472B6">
      <w:r>
        <w:t>nur S - weniger schatten, noisy, da fragmente der schatten</w:t>
      </w:r>
    </w:p>
    <w:p w:rsidR="00CC594D" w:rsidRDefault="00CC594D" w:rsidP="003472B6">
      <w:r>
        <w:t xml:space="preserve">entfernung stiel entfernt (vielleicht bezug auf </w:t>
      </w:r>
      <w:r w:rsidRPr="00CC594D">
        <w:t>Plant identification using leaf shapes—A pattern counting approach</w:t>
      </w:r>
      <w:r>
        <w:t>)</w:t>
      </w:r>
    </w:p>
    <w:p w:rsidR="00756970" w:rsidRDefault="00756970" w:rsidP="003472B6"/>
    <w:p w:rsidR="00756970" w:rsidRPr="003472B6" w:rsidRDefault="00756970" w:rsidP="003472B6">
      <w:r>
        <w:t xml:space="preserve">normalisieren, da nur erhältnis der werte zueinander entscheidend, nicht höhe der werte (wie oft taucht pattern x auf im </w:t>
      </w:r>
      <w:r w:rsidR="00FD1E13">
        <w:t>v</w:t>
      </w:r>
      <w:r>
        <w:t xml:space="preserve">erh. </w:t>
      </w:r>
      <w:r w:rsidR="00FD1E13">
        <w:t>zu allen anderen</w:t>
      </w:r>
      <w:r>
        <w:t>)</w:t>
      </w:r>
    </w:p>
    <w:p w:rsidR="00916011" w:rsidRDefault="00916011" w:rsidP="00916011">
      <w:pPr>
        <w:pStyle w:val="berschrift3"/>
        <w:numPr>
          <w:ilvl w:val="2"/>
          <w:numId w:val="1"/>
        </w:numPr>
      </w:pPr>
      <w:r>
        <w:t>Inner Distance Shape Context</w:t>
      </w:r>
    </w:p>
    <w:p w:rsidR="00916011" w:rsidRDefault="00916011" w:rsidP="00916011">
      <w:r>
        <w:t xml:space="preserve">Für Python sind keine Bibliotheken verfügbar, die Methoden zur Extraktion des </w:t>
      </w:r>
      <w:r w:rsidR="00254942">
        <w:t xml:space="preserve">Inner Distance </w:t>
      </w:r>
      <w:r>
        <w:t xml:space="preserve">Shape Context bereitstellen. </w:t>
      </w:r>
      <w:r w:rsidR="00C61FB2">
        <w:t xml:space="preserve">Daher wurde der </w:t>
      </w:r>
    </w:p>
    <w:p w:rsidR="00BA01C7" w:rsidRDefault="00BA01C7" w:rsidP="00916011">
      <w:r>
        <w:t>abweichend: kein dynamic programming</w:t>
      </w:r>
    </w:p>
    <w:p w:rsidR="004208F5" w:rsidRDefault="004208F5" w:rsidP="004208F5">
      <w:pPr>
        <w:pStyle w:val="berschrift3"/>
        <w:numPr>
          <w:ilvl w:val="2"/>
          <w:numId w:val="1"/>
        </w:numPr>
      </w:pPr>
      <w:r>
        <w:t>Codebooks</w:t>
      </w:r>
    </w:p>
    <w:p w:rsidR="004208F5" w:rsidRPr="00916011" w:rsidRDefault="004208F5" w:rsidP="00916011"/>
    <w:p w:rsidR="006A3746" w:rsidRPr="006A3746" w:rsidRDefault="006A3746" w:rsidP="006A3746"/>
    <w:p w:rsidR="00D732AD" w:rsidRDefault="00D732AD" w:rsidP="00D732AD">
      <w:pPr>
        <w:pStyle w:val="berschrift1"/>
        <w:numPr>
          <w:ilvl w:val="0"/>
          <w:numId w:val="1"/>
        </w:numPr>
      </w:pPr>
      <w:bookmarkStart w:id="52" w:name="_Toc466975929"/>
      <w:r>
        <w:lastRenderedPageBreak/>
        <w:t>Ergebnis</w:t>
      </w:r>
      <w:bookmarkEnd w:id="52"/>
    </w:p>
    <w:p w:rsidR="001B497D" w:rsidRDefault="001B497D" w:rsidP="001B497D">
      <w:bookmarkStart w:id="53" w:name="_Toc466975930"/>
      <w:r>
        <w:t>local binary pattern keine Aussagekraft, auch in Kombination nicht</w:t>
      </w:r>
    </w:p>
    <w:p w:rsidR="001B497D" w:rsidRDefault="001B497D" w:rsidP="001B497D">
      <w:r>
        <w:t xml:space="preserve">weder </w:t>
      </w:r>
    </w:p>
    <w:p w:rsidR="007520DC" w:rsidRDefault="007520DC" w:rsidP="001B497D">
      <w:r>
        <w:t>Annahme: Kombination besser, da jedes für sich nicht umfassend beschreibend</w:t>
      </w:r>
    </w:p>
    <w:p w:rsidR="00DF4012" w:rsidRDefault="00DF4012" w:rsidP="004A662F">
      <w:pPr>
        <w:pStyle w:val="berschrift2"/>
        <w:numPr>
          <w:ilvl w:val="1"/>
          <w:numId w:val="1"/>
        </w:numPr>
        <w:ind w:left="567" w:hanging="567"/>
      </w:pPr>
      <w:r>
        <w:t>Genauigkeit (welche Metrik?)</w:t>
      </w:r>
      <w:bookmarkEnd w:id="53"/>
    </w:p>
    <w:p w:rsidR="00880867" w:rsidRDefault="00880867" w:rsidP="00880867">
      <w:r>
        <w:t>Vergleich verschiedene Blattformen</w:t>
      </w:r>
    </w:p>
    <w:p w:rsidR="00880867" w:rsidRDefault="00880867" w:rsidP="00880867">
      <w:r>
        <w:t>Vergleich steigende Anzahl an Klassen</w:t>
      </w:r>
    </w:p>
    <w:p w:rsidR="00880867" w:rsidRDefault="00880867" w:rsidP="00880867">
      <w:r>
        <w:t>Vergleich Vorder/Rückseite</w:t>
      </w:r>
    </w:p>
    <w:p w:rsidR="00880867" w:rsidRDefault="00880867" w:rsidP="00880867">
      <w:r>
        <w:t>Vergleich steigende Anzahl an Trainingsblättern (Erkennungsrate)</w:t>
      </w:r>
    </w:p>
    <w:p w:rsidR="00880867" w:rsidRPr="00880867" w:rsidRDefault="00880867" w:rsidP="00880867">
      <w:r>
        <w:t>Kombination der Features</w:t>
      </w:r>
    </w:p>
    <w:p w:rsidR="004A662F" w:rsidRDefault="004A662F" w:rsidP="004A662F">
      <w:pPr>
        <w:pStyle w:val="berschrift2"/>
        <w:numPr>
          <w:ilvl w:val="1"/>
          <w:numId w:val="1"/>
        </w:numPr>
        <w:ind w:left="567" w:hanging="567"/>
      </w:pPr>
      <w:bookmarkStart w:id="54" w:name="_Toc466975931"/>
      <w:r>
        <w:t>Aufwandsanalyse?</w:t>
      </w:r>
      <w:bookmarkEnd w:id="54"/>
    </w:p>
    <w:p w:rsidR="001753D2" w:rsidRDefault="001753D2" w:rsidP="001753D2"/>
    <w:p w:rsidR="00147F8E" w:rsidRDefault="00147F8E" w:rsidP="001753D2">
      <w:r>
        <w:t>Trainingsfotos: Beleuchtung, eine diffuse, unfarbige Lichtquelle</w:t>
      </w:r>
    </w:p>
    <w:p w:rsidR="00434228" w:rsidRDefault="00434228" w:rsidP="00434228">
      <w:pPr>
        <w:pStyle w:val="berschrift1"/>
        <w:numPr>
          <w:ilvl w:val="0"/>
          <w:numId w:val="1"/>
        </w:numPr>
      </w:pPr>
      <w:bookmarkStart w:id="55" w:name="_Toc466975932"/>
      <w:r>
        <w:t>Zusammenfassung</w:t>
      </w:r>
      <w:bookmarkEnd w:id="55"/>
    </w:p>
    <w:p w:rsidR="00F4345C" w:rsidRDefault="00F4345C" w:rsidP="00F4345C">
      <w:pPr>
        <w:pStyle w:val="berschrift2"/>
        <w:numPr>
          <w:ilvl w:val="1"/>
          <w:numId w:val="1"/>
        </w:numPr>
        <w:ind w:left="567" w:hanging="567"/>
      </w:pPr>
      <w:r>
        <w:t>Ausblick</w:t>
      </w:r>
    </w:p>
    <w:p w:rsid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D2719D" w:rsidRDefault="00D2719D" w:rsidP="00F4345C">
      <w:pPr>
        <w:pStyle w:val="Listenabsatz"/>
        <w:numPr>
          <w:ilvl w:val="0"/>
          <w:numId w:val="26"/>
        </w:numPr>
      </w:pPr>
      <w:r>
        <w:t>bugs</w:t>
      </w:r>
      <w:r w:rsidR="009E5670">
        <w:t>/usability</w:t>
      </w:r>
      <w:r>
        <w:t xml:space="preserve"> in Oberfläche</w:t>
      </w:r>
      <w:r w:rsidR="009E5670">
        <w:t xml:space="preserve"> (war für Zwecke hier egal9</w:t>
      </w:r>
    </w:p>
    <w:p w:rsidR="00D22B13" w:rsidRPr="00F4345C" w:rsidRDefault="00D22B13" w:rsidP="00D22B13">
      <w:r>
        <w:t>Textur integrieren in IDSC (SPT)</w:t>
      </w:r>
      <w:bookmarkStart w:id="56" w:name="_GoBack"/>
      <w:bookmarkEnd w:id="56"/>
    </w:p>
    <w:p w:rsidR="00434228" w:rsidRPr="001753D2" w:rsidRDefault="00434228" w:rsidP="001753D2"/>
    <w:p w:rsidR="003F18C9" w:rsidRDefault="00EE7D6A" w:rsidP="003F18C9">
      <w:pPr>
        <w:pStyle w:val="berschrift1"/>
        <w:numPr>
          <w:ilvl w:val="0"/>
          <w:numId w:val="15"/>
        </w:numPr>
        <w:ind w:left="284" w:hanging="284"/>
      </w:pPr>
      <w:r>
        <w:t xml:space="preserve"> </w:t>
      </w:r>
      <w:bookmarkStart w:id="57" w:name="_Toc466975933"/>
      <w:r w:rsidR="003F18C9">
        <w:t>Abbildungsverzeichnis</w:t>
      </w:r>
      <w:bookmarkEnd w:id="57"/>
    </w:p>
    <w:p w:rsidR="00C54E4E" w:rsidRDefault="00514B54" w:rsidP="00A41C04">
      <w:pPr>
        <w:spacing w:before="240"/>
      </w:pPr>
      <w:fldSimple w:instr=" TOC \h \z \c &quot;Abbildung&quot; ">
        <w:r w:rsidR="0050228E">
          <w:rPr>
            <w:b/>
            <w:bCs/>
            <w:noProof/>
          </w:rPr>
          <w:t>Es konnten keine Einträge für ein Abbildungsverzeichnis gefunden werden.</w:t>
        </w:r>
      </w:fldSimple>
    </w:p>
    <w:p w:rsidR="003F18C9" w:rsidRDefault="00862B31" w:rsidP="003F18C9">
      <w:pPr>
        <w:pStyle w:val="berschrift1"/>
        <w:numPr>
          <w:ilvl w:val="0"/>
          <w:numId w:val="15"/>
        </w:numPr>
        <w:ind w:left="284" w:hanging="284"/>
      </w:pPr>
      <w:bookmarkStart w:id="58" w:name="_Toc466975934"/>
      <w:r>
        <w:lastRenderedPageBreak/>
        <w:t>Tabellenverzeichnis</w:t>
      </w:r>
      <w:bookmarkEnd w:id="58"/>
    </w:p>
    <w:p w:rsidR="003F18C9" w:rsidRDefault="00514B54" w:rsidP="00A41C04">
      <w:pPr>
        <w:spacing w:before="240"/>
      </w:pPr>
      <w:fldSimple w:instr=" TOC \h \z \c &quot;Tabelle&quot; ">
        <w:r w:rsidR="0050228E">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59" w:name="_Toc466975935"/>
      <w:bookmarkEnd w:id="6"/>
      <w:bookmarkEnd w:id="7"/>
      <w:bookmarkEnd w:id="8"/>
      <w:r>
        <w:t>Codelistings</w:t>
      </w:r>
      <w:bookmarkEnd w:id="59"/>
    </w:p>
    <w:p w:rsidR="005674EF" w:rsidRDefault="00514B54" w:rsidP="00B07883">
      <w:pPr>
        <w:jc w:val="left"/>
        <w:rPr>
          <w:b/>
          <w:bCs/>
          <w:noProof/>
        </w:rPr>
      </w:pPr>
      <w:fldSimple w:instr=" TOC \h \z \c &quot;Codelisting&quot; ">
        <w:r w:rsidR="00AA143E">
          <w:rPr>
            <w:b/>
            <w:bCs/>
            <w:noProof/>
          </w:rPr>
          <w:t>Es konnten keine Einträge für ein Abbildungsverzeichnis gefunden werden.</w:t>
        </w:r>
      </w:fldSimple>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lastRenderedPageBreak/>
        <w:t>Literaturverzeichnis</w:t>
      </w:r>
    </w:p>
    <w:p w:rsidR="00C63B2A" w:rsidRPr="00C63B2A" w:rsidRDefault="007E6470" w:rsidP="00C63B2A">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C63B2A" w:rsidRPr="00C63B2A">
        <w:rPr>
          <w:rFonts w:ascii="Calibri" w:hAnsi="Calibri" w:cs="Times New Roman"/>
          <w:noProof/>
          <w:szCs w:val="24"/>
        </w:rPr>
        <w:t xml:space="preserve">Cao, J., Wang, B., &amp; Brown, D. (2016). Similarity based leaf image retrieval using multiscale R-angle description. </w:t>
      </w:r>
      <w:r w:rsidR="00C63B2A" w:rsidRPr="00C63B2A">
        <w:rPr>
          <w:rFonts w:ascii="Calibri" w:hAnsi="Calibri" w:cs="Times New Roman"/>
          <w:i/>
          <w:iCs/>
          <w:noProof/>
          <w:szCs w:val="24"/>
        </w:rPr>
        <w:t>Information Sciences</w:t>
      </w:r>
      <w:r w:rsidR="00C63B2A" w:rsidRPr="00C63B2A">
        <w:rPr>
          <w:rFonts w:ascii="Calibri" w:hAnsi="Calibri" w:cs="Times New Roman"/>
          <w:noProof/>
          <w:szCs w:val="24"/>
        </w:rPr>
        <w:t xml:space="preserve">, </w:t>
      </w:r>
      <w:r w:rsidR="00C63B2A" w:rsidRPr="00C63B2A">
        <w:rPr>
          <w:rFonts w:ascii="Calibri" w:hAnsi="Calibri" w:cs="Times New Roman"/>
          <w:i/>
          <w:iCs/>
          <w:noProof/>
          <w:szCs w:val="24"/>
        </w:rPr>
        <w:t>374</w:t>
      </w:r>
      <w:r w:rsidR="00C63B2A" w:rsidRPr="00C63B2A">
        <w:rPr>
          <w:rFonts w:ascii="Calibri" w:hAnsi="Calibri" w:cs="Times New Roman"/>
          <w:noProof/>
          <w:szCs w:val="24"/>
        </w:rPr>
        <w:t>, 51–64. https://doi.org/10.1016/j.ins.2016.09.023</w:t>
      </w:r>
    </w:p>
    <w:p w:rsidR="00C63B2A" w:rsidRPr="00C63B2A" w:rsidRDefault="00C63B2A" w:rsidP="00C60388">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Chaki, J., Parekh, R., &amp; Bhattacharya, S. (2015). Plant leaf recognition using texture and shape features with neural classifiers. </w:t>
      </w:r>
      <w:r w:rsidRPr="00C63B2A">
        <w:rPr>
          <w:rFonts w:ascii="Calibri" w:hAnsi="Calibri" w:cs="Times New Roman"/>
          <w:i/>
          <w:iCs/>
          <w:noProof/>
          <w:szCs w:val="24"/>
        </w:rPr>
        <w:t>Pattern Recognition Letters</w:t>
      </w:r>
      <w:r w:rsidRPr="00C63B2A">
        <w:rPr>
          <w:rFonts w:ascii="Calibri" w:hAnsi="Calibri" w:cs="Times New Roman"/>
          <w:noProof/>
          <w:szCs w:val="24"/>
        </w:rPr>
        <w:t xml:space="preserve">, </w:t>
      </w:r>
      <w:r w:rsidRPr="00C63B2A">
        <w:rPr>
          <w:rFonts w:ascii="Calibri" w:hAnsi="Calibri" w:cs="Times New Roman"/>
          <w:i/>
          <w:iCs/>
          <w:noProof/>
          <w:szCs w:val="24"/>
        </w:rPr>
        <w:t>58</w:t>
      </w:r>
      <w:r w:rsidRPr="00C63B2A">
        <w:rPr>
          <w:rFonts w:ascii="Calibri" w:hAnsi="Calibri" w:cs="Times New Roman"/>
          <w:noProof/>
          <w:szCs w:val="24"/>
        </w:rPr>
        <w:t>, 61–68. https://doi.org/10.1016/j.patrec.2015.02.010</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alyoncu, C., &amp; Toygar, Ö. (2015). Geometric leaf classification. </w:t>
      </w:r>
      <w:r w:rsidRPr="00C63B2A">
        <w:rPr>
          <w:rFonts w:ascii="Calibri" w:hAnsi="Calibri" w:cs="Times New Roman"/>
          <w:i/>
          <w:iCs/>
          <w:noProof/>
          <w:szCs w:val="24"/>
        </w:rPr>
        <w:t>Computer Vision and Image Understanding</w:t>
      </w:r>
      <w:r w:rsidRPr="00C63B2A">
        <w:rPr>
          <w:rFonts w:ascii="Calibri" w:hAnsi="Calibri" w:cs="Times New Roman"/>
          <w:noProof/>
          <w:szCs w:val="24"/>
        </w:rPr>
        <w:t xml:space="preserve">, </w:t>
      </w:r>
      <w:r w:rsidRPr="00C63B2A">
        <w:rPr>
          <w:rFonts w:ascii="Calibri" w:hAnsi="Calibri" w:cs="Times New Roman"/>
          <w:i/>
          <w:iCs/>
          <w:noProof/>
          <w:szCs w:val="24"/>
        </w:rPr>
        <w:t>133</w:t>
      </w:r>
      <w:r w:rsidRPr="00C63B2A">
        <w:rPr>
          <w:rFonts w:ascii="Calibri" w:hAnsi="Calibri" w:cs="Times New Roman"/>
          <w:noProof/>
          <w:szCs w:val="24"/>
        </w:rPr>
        <w:t>, 102–109. https://doi.org/10.1016/j.cviu.2014.11.00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Katyal, V. (2012). Leaf vein segmentation using Odd Gabor filters and morphological operations.</w:t>
      </w:r>
      <w:r w:rsidR="00467595">
        <w:rPr>
          <w:rFonts w:ascii="Calibri" w:hAnsi="Calibri" w:cs="Times New Roman"/>
          <w:noProof/>
          <w:szCs w:val="24"/>
        </w:rPr>
        <w:t xml:space="preserve"> </w:t>
      </w:r>
      <w:r w:rsidR="00467595" w:rsidRPr="00467595">
        <w:rPr>
          <w:rFonts w:ascii="Calibri" w:hAnsi="Calibri" w:cs="Times New Roman"/>
          <w:noProof/>
          <w:szCs w:val="24"/>
        </w:rPr>
        <w:t>Amity University</w:t>
      </w:r>
      <w:r w:rsidR="00611839">
        <w:rPr>
          <w:rFonts w:ascii="Calibri" w:hAnsi="Calibri" w:cs="Times New Roman"/>
          <w:noProof/>
          <w:szCs w:val="24"/>
        </w:rPr>
        <w:t>,</w:t>
      </w:r>
      <w:r w:rsidR="00467595">
        <w:rPr>
          <w:rFonts w:ascii="Calibri" w:hAnsi="Calibri" w:cs="Times New Roman"/>
          <w:noProof/>
          <w:szCs w:val="24"/>
        </w:rPr>
        <w:t xml:space="preserve"> Indien</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C63B2A">
        <w:rPr>
          <w:rFonts w:ascii="Calibri" w:hAnsi="Calibri" w:cs="Times New Roman"/>
          <w:i/>
          <w:iCs/>
          <w:noProof/>
          <w:szCs w:val="24"/>
        </w:rPr>
        <w:t>Proceedings of the 12th European Conference on Computer Vision (ECCV)</w:t>
      </w:r>
      <w:r w:rsidRPr="00C63B2A">
        <w:rPr>
          <w:rFonts w:ascii="Calibri" w:hAnsi="Calibri" w:cs="Times New Roman"/>
          <w:noProof/>
          <w:szCs w:val="24"/>
        </w:rPr>
        <w:t>.</w:t>
      </w:r>
    </w:p>
    <w:p w:rsidR="00C63B2A" w:rsidRPr="00C63B2A" w:rsidRDefault="00C63B2A" w:rsidP="00604BB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Larese, M. G., Bayá, A. E., Craviotto, R. M., Arango, M. R., Gallo, C., &amp; Granitto, P. M. (2014). Multiscale recognition of legume varieties based on leaf venation images. </w:t>
      </w:r>
      <w:r w:rsidRPr="00C63B2A">
        <w:rPr>
          <w:rFonts w:ascii="Calibri" w:hAnsi="Calibri" w:cs="Times New Roman"/>
          <w:i/>
          <w:iCs/>
          <w:noProof/>
          <w:szCs w:val="24"/>
        </w:rPr>
        <w:t>Expert Systems with Applications</w:t>
      </w:r>
      <w:r w:rsidRPr="00C63B2A">
        <w:rPr>
          <w:rFonts w:ascii="Calibri" w:hAnsi="Calibri" w:cs="Times New Roman"/>
          <w:noProof/>
          <w:szCs w:val="24"/>
        </w:rPr>
        <w:t xml:space="preserve">, </w:t>
      </w:r>
      <w:r w:rsidRPr="00C63B2A">
        <w:rPr>
          <w:rFonts w:ascii="Calibri" w:hAnsi="Calibri" w:cs="Times New Roman"/>
          <w:i/>
          <w:iCs/>
          <w:noProof/>
          <w:szCs w:val="24"/>
        </w:rPr>
        <w:t>41</w:t>
      </w:r>
      <w:r w:rsidRPr="00C63B2A">
        <w:rPr>
          <w:rFonts w:ascii="Calibri" w:hAnsi="Calibri" w:cs="Times New Roman"/>
          <w:noProof/>
          <w:szCs w:val="24"/>
        </w:rPr>
        <w:t>(10), 4638–4647. https://doi.org/10.1016/j.eswa.2014.01.029</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atti, V., Satya, A., &amp; Sharma, S. (2013). AN AUTOMATIC LEAF RECOGNITION SYSTEM FOR PLANT IDENTIFICATION USING MACHINE VISION TECHNOLOGY. </w:t>
      </w:r>
      <w:r w:rsidRPr="00C63B2A">
        <w:rPr>
          <w:rFonts w:ascii="Calibri" w:hAnsi="Calibri" w:cs="Times New Roman"/>
          <w:i/>
          <w:iCs/>
          <w:noProof/>
          <w:szCs w:val="24"/>
        </w:rPr>
        <w:t>International Journal of Engineering Science and Technology</w:t>
      </w:r>
      <w:r w:rsidRPr="00C63B2A">
        <w:rPr>
          <w:rFonts w:ascii="Calibri" w:hAnsi="Calibri" w:cs="Times New Roman"/>
          <w:noProof/>
          <w:szCs w:val="24"/>
        </w:rPr>
        <w:t xml:space="preserve">, </w:t>
      </w:r>
      <w:r w:rsidRPr="00C63B2A">
        <w:rPr>
          <w:rFonts w:ascii="Calibri" w:hAnsi="Calibri" w:cs="Times New Roman"/>
          <w:i/>
          <w:iCs/>
          <w:noProof/>
          <w:szCs w:val="24"/>
        </w:rPr>
        <w:t>5</w:t>
      </w:r>
      <w:r w:rsidRPr="00C63B2A">
        <w:rPr>
          <w:rFonts w:ascii="Calibri" w:hAnsi="Calibri" w:cs="Times New Roman"/>
          <w:noProof/>
          <w:szCs w:val="24"/>
        </w:rPr>
        <w:t>(4), 975–5462.</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habanzade, M., Zahedi, M., &amp; Amin Aghvami, S. (2011). Combination of Local Descriptors and Global Features for Leaf Recognition. </w:t>
      </w:r>
      <w:r w:rsidRPr="00C63B2A">
        <w:rPr>
          <w:rFonts w:ascii="Calibri" w:hAnsi="Calibri" w:cs="Times New Roman"/>
          <w:i/>
          <w:iCs/>
          <w:noProof/>
          <w:szCs w:val="24"/>
        </w:rPr>
        <w:t>Signal &amp; Image Processing : An International Journal</w:t>
      </w:r>
      <w:r w:rsidRPr="00C63B2A">
        <w:rPr>
          <w:rFonts w:ascii="Calibri" w:hAnsi="Calibri" w:cs="Times New Roman"/>
          <w:noProof/>
          <w:szCs w:val="24"/>
        </w:rPr>
        <w:t xml:space="preserve">, </w:t>
      </w:r>
      <w:r w:rsidRPr="00C63B2A">
        <w:rPr>
          <w:rFonts w:ascii="Calibri" w:hAnsi="Calibri" w:cs="Times New Roman"/>
          <w:i/>
          <w:iCs/>
          <w:noProof/>
          <w:szCs w:val="24"/>
        </w:rPr>
        <w:t>2</w:t>
      </w:r>
      <w:r w:rsidRPr="00C63B2A">
        <w:rPr>
          <w:rFonts w:ascii="Calibri" w:hAnsi="Calibri" w:cs="Times New Roman"/>
          <w:noProof/>
          <w:szCs w:val="24"/>
        </w:rPr>
        <w:t>(3), 23–31. https://doi.org/10.5121/sipij.2011.2303</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ang, Z., Sun, X., Zhang, Y., Ying, Z., &amp; Ma, Y. (2016). Leaf recognition based on PCNN. </w:t>
      </w:r>
      <w:r w:rsidRPr="00C63B2A">
        <w:rPr>
          <w:rFonts w:ascii="Calibri" w:hAnsi="Calibri" w:cs="Times New Roman"/>
          <w:i/>
          <w:iCs/>
          <w:noProof/>
          <w:szCs w:val="24"/>
        </w:rPr>
        <w:t>Neural Computing and Applications</w:t>
      </w:r>
      <w:r w:rsidRPr="00C63B2A">
        <w:rPr>
          <w:rFonts w:ascii="Calibri" w:hAnsi="Calibri" w:cs="Times New Roman"/>
          <w:noProof/>
          <w:szCs w:val="24"/>
        </w:rPr>
        <w:t>. https://doi.org/10.1007/s00521-015-1904-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u, S. G., Bao, F. S., Xu, E. Y., Wang, Y. X., Chang, Y. F., &amp; Xiang, Q. L. (2007). A leaf recognition algorithm for plant classification using probabilistic neural network. </w:t>
      </w:r>
      <w:r w:rsidRPr="00C63B2A">
        <w:rPr>
          <w:rFonts w:ascii="Calibri" w:hAnsi="Calibri" w:cs="Times New Roman"/>
          <w:i/>
          <w:iCs/>
          <w:noProof/>
          <w:szCs w:val="24"/>
        </w:rPr>
        <w:t xml:space="preserve">ISSPIT 2007 - 2007 IEEE International Symposium on Signal Processing and Information </w:t>
      </w:r>
      <w:r w:rsidRPr="00C63B2A">
        <w:rPr>
          <w:rFonts w:ascii="Calibri" w:hAnsi="Calibri" w:cs="Times New Roman"/>
          <w:i/>
          <w:iCs/>
          <w:noProof/>
          <w:szCs w:val="24"/>
        </w:rPr>
        <w:lastRenderedPageBreak/>
        <w:t>Technology</w:t>
      </w:r>
      <w:r w:rsidRPr="00C63B2A">
        <w:rPr>
          <w:rFonts w:ascii="Calibri" w:hAnsi="Calibri" w:cs="Times New Roman"/>
          <w:noProof/>
          <w:szCs w:val="24"/>
        </w:rPr>
        <w:t>, (December), 11–16. https://doi.org/10.1109/ISSPIT.2007.4458016</w:t>
      </w:r>
    </w:p>
    <w:p w:rsidR="00C63B2A" w:rsidRPr="00C63B2A" w:rsidRDefault="00C63B2A" w:rsidP="00C63B2A">
      <w:pPr>
        <w:widowControl w:val="0"/>
        <w:autoSpaceDE w:val="0"/>
        <w:autoSpaceDN w:val="0"/>
        <w:adjustRightInd w:val="0"/>
        <w:ind w:left="480" w:hanging="480"/>
        <w:rPr>
          <w:rFonts w:ascii="Calibri" w:hAnsi="Calibri"/>
          <w:noProof/>
        </w:rPr>
      </w:pPr>
      <w:r w:rsidRPr="00C63B2A">
        <w:rPr>
          <w:rFonts w:ascii="Calibri" w:hAnsi="Calibri" w:cs="Times New Roman"/>
          <w:noProof/>
          <w:szCs w:val="24"/>
        </w:rPr>
        <w:t xml:space="preserve">Zulkifli, Z. B. (2009). </w:t>
      </w:r>
      <w:r w:rsidRPr="00C63B2A">
        <w:rPr>
          <w:rFonts w:ascii="Calibri" w:hAnsi="Calibri" w:cs="Times New Roman"/>
          <w:i/>
          <w:iCs/>
          <w:noProof/>
          <w:szCs w:val="24"/>
        </w:rPr>
        <w:t>PLANT LEAF IDENTIFICATION USING MOMENT INVARIANTS &amp; GENERAL REGRESSION NEURAL NETWORK</w:t>
      </w:r>
      <w:r w:rsidRPr="00C63B2A">
        <w:rPr>
          <w:rFonts w:ascii="Calibri" w:hAnsi="Calibri" w:cs="Times New Roman"/>
          <w:noProof/>
          <w:szCs w:val="24"/>
        </w:rPr>
        <w:t>. Faculty of Computer Science and Information Systems</w:t>
      </w:r>
      <w:r w:rsidR="00816BE2">
        <w:rPr>
          <w:rFonts w:ascii="Calibri" w:hAnsi="Calibri" w:cs="Times New Roman"/>
          <w:noProof/>
          <w:szCs w:val="24"/>
        </w:rPr>
        <w:t xml:space="preserve">, </w:t>
      </w:r>
      <w:r w:rsidR="00816BE2" w:rsidRPr="00816BE2">
        <w:rPr>
          <w:rFonts w:ascii="Calibri" w:hAnsi="Calibri" w:cs="Times New Roman"/>
          <w:noProof/>
          <w:szCs w:val="24"/>
        </w:rPr>
        <w:t>Universiti Teknologi Malaysia</w:t>
      </w:r>
      <w:r w:rsidRPr="00C63B2A">
        <w:rPr>
          <w:rFonts w:ascii="Calibri" w:hAnsi="Calibri" w:cs="Times New Roman"/>
          <w:noProof/>
          <w:szCs w:val="24"/>
        </w:rPr>
        <w:t>.</w:t>
      </w:r>
    </w:p>
    <w:p w:rsidR="00AA143E" w:rsidRDefault="007E6470" w:rsidP="00C63B2A">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836B3B">
          <w:headerReference w:type="even" r:id="rId20"/>
          <w:headerReference w:type="default" r:id="rId21"/>
          <w:footerReference w:type="even" r:id="rId22"/>
          <w:footerReference w:type="default" r:id="rId23"/>
          <w:type w:val="continuous"/>
          <w:pgSz w:w="11906" w:h="16838"/>
          <w:pgMar w:top="1440" w:right="1416" w:bottom="1440" w:left="2268" w:header="340" w:footer="0" w:gutter="0"/>
          <w:pgNumType w:start="1"/>
          <w:cols w:space="708"/>
          <w:docGrid w:linePitch="360"/>
        </w:sectPr>
      </w:pPr>
    </w:p>
    <w:p w:rsidR="00A4501C" w:rsidRDefault="00A4501C" w:rsidP="00A4501C">
      <w:pPr>
        <w:pStyle w:val="berschrift2"/>
        <w:numPr>
          <w:ilvl w:val="1"/>
          <w:numId w:val="2"/>
        </w:numPr>
        <w:ind w:left="284" w:hanging="284"/>
      </w:pPr>
      <w:r>
        <w:lastRenderedPageBreak/>
        <w:t>Installationsanleitung</w:t>
      </w:r>
    </w:p>
    <w:p w:rsidR="00A4501C" w:rsidRDefault="00A4501C" w:rsidP="00A4501C">
      <w:r>
        <w:t>-theano.orc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r w:rsidRPr="00A4501C">
        <w:rPr>
          <w:i/>
        </w:rPr>
        <w:t>device =</w:t>
      </w:r>
      <w:r>
        <w:t xml:space="preserve"> gpu</w:t>
      </w:r>
    </w:p>
    <w:p w:rsidR="001363E9" w:rsidRDefault="001363E9" w:rsidP="001363E9">
      <w:r>
        <w:t xml:space="preserve">- CUDA </w:t>
      </w:r>
      <w:r w:rsidR="0087115E">
        <w:t xml:space="preserve">Toolkit </w:t>
      </w:r>
      <w:r>
        <w:t>installieren</w:t>
      </w:r>
    </w:p>
    <w:p w:rsidR="00E42C42" w:rsidRDefault="00E42C42" w:rsidP="00FE5EFC">
      <w:r>
        <w:t xml:space="preserve">u.U in theano.orc (wenn cl.exe nicht gefunden oder </w:t>
      </w:r>
      <w:r w:rsidR="00FE5EFC" w:rsidRPr="00FE5EFC">
        <w:t>Value '2008' is not defined for option 'cl-version'</w:t>
      </w:r>
      <w:r w:rsidR="00FE5EFC">
        <w:t>)</w:t>
      </w:r>
    </w:p>
    <w:p w:rsidR="00E42C42" w:rsidRPr="00E42C42" w:rsidRDefault="00E42C42" w:rsidP="00E42C42">
      <w:pPr>
        <w:ind w:firstLine="708"/>
        <w:rPr>
          <w:i/>
        </w:rPr>
      </w:pPr>
      <w:r>
        <w:t>[</w:t>
      </w:r>
      <w:r w:rsidRPr="00E42C42">
        <w:rPr>
          <w:i/>
        </w:rPr>
        <w:t>nvcc]</w:t>
      </w:r>
    </w:p>
    <w:p w:rsidR="00E42C42" w:rsidRDefault="00E42C42" w:rsidP="00E42C42">
      <w:pPr>
        <w:ind w:firstLine="708"/>
        <w:rPr>
          <w:i/>
        </w:rPr>
      </w:pPr>
      <w:r w:rsidRPr="00E42C42">
        <w:rPr>
          <w:i/>
        </w:rPr>
        <w:t>compiler_bindir=E:\Programme\Microsoft Visual Studio 12.0\VC\bin</w:t>
      </w:r>
    </w:p>
    <w:p w:rsidR="009A784E" w:rsidRDefault="009A784E" w:rsidP="00E42C42">
      <w:pPr>
        <w:ind w:firstLine="708"/>
        <w:rPr>
          <w:i/>
        </w:rPr>
      </w:pPr>
    </w:p>
    <w:p w:rsidR="009A784E" w:rsidRDefault="009A784E" w:rsidP="009A784E">
      <w:r>
        <w:t>utf-8 not supported: in theano.compat</w:t>
      </w:r>
      <w:r w:rsidR="00011255">
        <w:t xml:space="preserve"> ändern (fett)</w:t>
      </w:r>
      <w:r>
        <w:t>:</w:t>
      </w:r>
    </w:p>
    <w:p w:rsidR="009A784E" w:rsidRDefault="009A784E" w:rsidP="009A784E">
      <w:r>
        <w:t xml:space="preserve">    def decode_iter(itr):</w:t>
      </w:r>
    </w:p>
    <w:p w:rsidR="009A784E" w:rsidRDefault="009A784E" w:rsidP="009A784E">
      <w:r>
        <w:t xml:space="preserve">        for x in itr:</w:t>
      </w:r>
    </w:p>
    <w:p w:rsidR="009A784E" w:rsidRDefault="009A784E" w:rsidP="009A784E">
      <w:r>
        <w:t xml:space="preserve">            yield x.decode(</w:t>
      </w:r>
      <w:r w:rsidRPr="009A784E">
        <w:rPr>
          <w:b/>
        </w:rPr>
        <w:t>'gbk'</w:t>
      </w:r>
      <w:r>
        <w:t>)</w:t>
      </w:r>
    </w:p>
    <w:p w:rsidR="00D309D2" w:rsidRDefault="00D309D2" w:rsidP="009A784E">
      <w:r>
        <w:t>header</w:t>
      </w:r>
      <w:r w:rsidR="000F21FA">
        <w:t>-Datei</w:t>
      </w:r>
      <w:r>
        <w:t xml:space="preserve"> fehlt:</w:t>
      </w:r>
      <w:r w:rsidR="000F21FA">
        <w:t xml:space="preserve"> in das angegebene Verzeichnis kopieren</w:t>
      </w:r>
    </w:p>
    <w:p w:rsidR="00011255" w:rsidRPr="009A784E" w:rsidRDefault="00011255" w:rsidP="009A784E"/>
    <w:p w:rsidR="004962B7" w:rsidRDefault="004962B7" w:rsidP="00DE1F2F"/>
    <w:sectPr w:rsidR="004962B7" w:rsidSect="000F7F6D">
      <w:headerReference w:type="even" r:id="rId24"/>
      <w:headerReference w:type="default" r:id="rId25"/>
      <w:footerReference w:type="even" r:id="rId26"/>
      <w:footerReference w:type="default" r:id="rId27"/>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0F27" w:rsidRDefault="00A70F27">
      <w:pPr>
        <w:spacing w:after="0" w:line="240" w:lineRule="auto"/>
      </w:pPr>
      <w:r>
        <w:separator/>
      </w:r>
    </w:p>
  </w:endnote>
  <w:endnote w:type="continuationSeparator" w:id="0">
    <w:p w:rsidR="00A70F27" w:rsidRDefault="00A70F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5979" w:rsidRDefault="00DE5979">
    <w:pPr>
      <w:pStyle w:val="Fuzeile"/>
    </w:pPr>
  </w:p>
  <w:p w:rsidR="00DE5979" w:rsidRDefault="00DE5979">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DE5979" w:rsidRDefault="00DE5979">
        <w:pPr>
          <w:pStyle w:val="Fuzeile"/>
          <w:jc w:val="right"/>
        </w:pPr>
      </w:p>
      <w:p w:rsidR="00DE5979" w:rsidRDefault="00DE5979">
        <w:pPr>
          <w:pStyle w:val="Fuzeile"/>
          <w:jc w:val="right"/>
        </w:pPr>
      </w:p>
    </w:sdtContent>
  </w:sdt>
  <w:p w:rsidR="00DE5979" w:rsidRDefault="00DE5979">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DE5979" w:rsidRDefault="00DE5979"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D22B13">
          <w:rPr>
            <w:b/>
            <w:noProof/>
          </w:rPr>
          <w:t>14</w:t>
        </w:r>
        <w:r w:rsidRPr="00EC3083">
          <w:rPr>
            <w:b/>
          </w:rPr>
          <w:fldChar w:fldCharType="end"/>
        </w:r>
      </w:p>
    </w:sdtContent>
  </w:sdt>
  <w:p w:rsidR="00DE5979" w:rsidRDefault="00DE5979">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DE5979" w:rsidRDefault="00DE5979"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7520DC">
          <w:rPr>
            <w:b/>
            <w:noProof/>
          </w:rPr>
          <w:t>13</w:t>
        </w:r>
        <w:r w:rsidRPr="00E33701">
          <w:rPr>
            <w:b/>
          </w:rPr>
          <w:fldChar w:fldCharType="end"/>
        </w:r>
      </w:p>
    </w:sdtContent>
  </w:sdt>
  <w:p w:rsidR="00DE5979" w:rsidRDefault="00DE5979">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5979" w:rsidRDefault="00DE5979">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5979" w:rsidRDefault="00DE597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0F27" w:rsidRDefault="00A70F27">
      <w:pPr>
        <w:spacing w:after="0" w:line="240" w:lineRule="auto"/>
      </w:pPr>
      <w:r>
        <w:separator/>
      </w:r>
    </w:p>
  </w:footnote>
  <w:footnote w:type="continuationSeparator" w:id="0">
    <w:p w:rsidR="00A70F27" w:rsidRDefault="00A70F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5979" w:rsidRDefault="00DE5979"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5979" w:rsidRDefault="00DE5979" w:rsidP="002C2E71">
    <w:pPr>
      <w:pStyle w:val="Untertitel"/>
      <w:tabs>
        <w:tab w:val="left" w:pos="9072"/>
      </w:tabs>
      <w:ind w:left="7371" w:right="-1986"/>
      <w:jc w:val="left"/>
    </w:pPr>
    <w:fldSimple w:instr=" STYLEREF  &quot;Überschrift 1&quot;  \* MERGEFORMAT ">
      <w:r w:rsidR="00D22B13">
        <w:rPr>
          <w:noProof/>
        </w:rPr>
        <w:t>Ergebnis</w:t>
      </w:r>
    </w:fldSimple>
  </w:p>
  <w:p w:rsidR="00DE5979" w:rsidRPr="00393785" w:rsidRDefault="00DE5979"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5979" w:rsidRDefault="00DE5979" w:rsidP="00872339">
    <w:pPr>
      <w:pStyle w:val="Untertitel"/>
      <w:tabs>
        <w:tab w:val="left" w:pos="9072"/>
      </w:tabs>
      <w:ind w:left="-1985" w:right="7369"/>
      <w:jc w:val="right"/>
    </w:pPr>
    <w:fldSimple w:instr=" STYLEREF  &quot;Überschrift 1&quot;  \* MERGEFORMAT ">
      <w:r w:rsidR="007520DC">
        <w:rPr>
          <w:noProof/>
        </w:rPr>
        <w:t>Implementierung</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5979" w:rsidRPr="00393785" w:rsidRDefault="00DE5979"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5979" w:rsidRPr="000E09EA" w:rsidRDefault="00DE5979"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255"/>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5E8D"/>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3AF4"/>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1FA"/>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3E9"/>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CF4"/>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47F8E"/>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544C"/>
    <w:rsid w:val="0016579C"/>
    <w:rsid w:val="001663B5"/>
    <w:rsid w:val="0016676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0"/>
    <w:rsid w:val="001B2059"/>
    <w:rsid w:val="001B2AA6"/>
    <w:rsid w:val="001B3BBB"/>
    <w:rsid w:val="001B3D1A"/>
    <w:rsid w:val="001B3EBF"/>
    <w:rsid w:val="001B3FB0"/>
    <w:rsid w:val="001B466F"/>
    <w:rsid w:val="001B497D"/>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4942"/>
    <w:rsid w:val="0025665C"/>
    <w:rsid w:val="00256D8C"/>
    <w:rsid w:val="0025702F"/>
    <w:rsid w:val="0025732C"/>
    <w:rsid w:val="00257348"/>
    <w:rsid w:val="00257B43"/>
    <w:rsid w:val="00260637"/>
    <w:rsid w:val="0026085D"/>
    <w:rsid w:val="00260EB9"/>
    <w:rsid w:val="002611FD"/>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3CC0"/>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7B0"/>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74A"/>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3DBD"/>
    <w:rsid w:val="003645A3"/>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61CF"/>
    <w:rsid w:val="0037630D"/>
    <w:rsid w:val="003771FB"/>
    <w:rsid w:val="003775B6"/>
    <w:rsid w:val="003776AC"/>
    <w:rsid w:val="00377757"/>
    <w:rsid w:val="00380B65"/>
    <w:rsid w:val="00380D0E"/>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5B4A"/>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8F5"/>
    <w:rsid w:val="00420C06"/>
    <w:rsid w:val="00421950"/>
    <w:rsid w:val="00421EB0"/>
    <w:rsid w:val="0042273D"/>
    <w:rsid w:val="00422C34"/>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65E"/>
    <w:rsid w:val="00470B76"/>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2B7"/>
    <w:rsid w:val="004967BD"/>
    <w:rsid w:val="00496B8F"/>
    <w:rsid w:val="004973E3"/>
    <w:rsid w:val="004973E4"/>
    <w:rsid w:val="0049770D"/>
    <w:rsid w:val="00497CA7"/>
    <w:rsid w:val="004A005D"/>
    <w:rsid w:val="004A033F"/>
    <w:rsid w:val="004A05E8"/>
    <w:rsid w:val="004A0A0D"/>
    <w:rsid w:val="004A157A"/>
    <w:rsid w:val="004A1CBB"/>
    <w:rsid w:val="004A1FE4"/>
    <w:rsid w:val="004A2282"/>
    <w:rsid w:val="004A240D"/>
    <w:rsid w:val="004A2483"/>
    <w:rsid w:val="004A2C96"/>
    <w:rsid w:val="004A3524"/>
    <w:rsid w:val="004A3673"/>
    <w:rsid w:val="004A3933"/>
    <w:rsid w:val="004A3ABE"/>
    <w:rsid w:val="004A3ACE"/>
    <w:rsid w:val="004A4623"/>
    <w:rsid w:val="004A4BD4"/>
    <w:rsid w:val="004A57F2"/>
    <w:rsid w:val="004A5A61"/>
    <w:rsid w:val="004A5F3F"/>
    <w:rsid w:val="004A60F9"/>
    <w:rsid w:val="004A6335"/>
    <w:rsid w:val="004A662F"/>
    <w:rsid w:val="004A68E8"/>
    <w:rsid w:val="004A6AF3"/>
    <w:rsid w:val="004A6B6F"/>
    <w:rsid w:val="004A7011"/>
    <w:rsid w:val="004A72F0"/>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604"/>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C7"/>
    <w:rsid w:val="004E303A"/>
    <w:rsid w:val="004E342F"/>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4B54"/>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197"/>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4E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CD"/>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3F4A"/>
    <w:rsid w:val="0060448D"/>
    <w:rsid w:val="006044DD"/>
    <w:rsid w:val="00604BBA"/>
    <w:rsid w:val="00605077"/>
    <w:rsid w:val="0060523E"/>
    <w:rsid w:val="00605313"/>
    <w:rsid w:val="006058CA"/>
    <w:rsid w:val="00605C3A"/>
    <w:rsid w:val="00606DD6"/>
    <w:rsid w:val="0060790B"/>
    <w:rsid w:val="00607AD6"/>
    <w:rsid w:val="00610BB8"/>
    <w:rsid w:val="00611839"/>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3AA"/>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D8A"/>
    <w:rsid w:val="00642EEB"/>
    <w:rsid w:val="00642F95"/>
    <w:rsid w:val="0064307B"/>
    <w:rsid w:val="00644245"/>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470"/>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5574"/>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0DC"/>
    <w:rsid w:val="0075292A"/>
    <w:rsid w:val="00752B40"/>
    <w:rsid w:val="00752EAE"/>
    <w:rsid w:val="00753FE8"/>
    <w:rsid w:val="00754694"/>
    <w:rsid w:val="00754F31"/>
    <w:rsid w:val="00755529"/>
    <w:rsid w:val="0075574B"/>
    <w:rsid w:val="00756970"/>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7115"/>
    <w:rsid w:val="007971BA"/>
    <w:rsid w:val="00797B80"/>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D7FEB"/>
    <w:rsid w:val="007E04E0"/>
    <w:rsid w:val="007E06E7"/>
    <w:rsid w:val="007E0BB7"/>
    <w:rsid w:val="007E0DBE"/>
    <w:rsid w:val="007E109B"/>
    <w:rsid w:val="007E199F"/>
    <w:rsid w:val="007E272F"/>
    <w:rsid w:val="007E2ADD"/>
    <w:rsid w:val="007E2BB1"/>
    <w:rsid w:val="007E3273"/>
    <w:rsid w:val="007E33CC"/>
    <w:rsid w:val="007E3671"/>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2E8"/>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E2"/>
    <w:rsid w:val="00817BA2"/>
    <w:rsid w:val="00820456"/>
    <w:rsid w:val="00820E81"/>
    <w:rsid w:val="00821401"/>
    <w:rsid w:val="00821628"/>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4BD4"/>
    <w:rsid w:val="00845371"/>
    <w:rsid w:val="0084561E"/>
    <w:rsid w:val="00846892"/>
    <w:rsid w:val="00846A17"/>
    <w:rsid w:val="00847A49"/>
    <w:rsid w:val="00847CFD"/>
    <w:rsid w:val="00847D52"/>
    <w:rsid w:val="008504F5"/>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15E"/>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867"/>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6ED8"/>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1"/>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6F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5ED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84E"/>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670"/>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A0A"/>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F6D"/>
    <w:rsid w:val="00A22643"/>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01C"/>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0F27"/>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4CD"/>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1402"/>
    <w:rsid w:val="00B91795"/>
    <w:rsid w:val="00B921D9"/>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1C7"/>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16CE"/>
    <w:rsid w:val="00BD21D4"/>
    <w:rsid w:val="00BD4CD2"/>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41E"/>
    <w:rsid w:val="00BF2649"/>
    <w:rsid w:val="00BF27EB"/>
    <w:rsid w:val="00BF2C02"/>
    <w:rsid w:val="00BF2C08"/>
    <w:rsid w:val="00BF303F"/>
    <w:rsid w:val="00BF3105"/>
    <w:rsid w:val="00BF3236"/>
    <w:rsid w:val="00BF3E39"/>
    <w:rsid w:val="00BF3FC0"/>
    <w:rsid w:val="00BF4157"/>
    <w:rsid w:val="00BF54A3"/>
    <w:rsid w:val="00BF568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5DC6"/>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400"/>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1FB2"/>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594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2B13"/>
    <w:rsid w:val="00D23D62"/>
    <w:rsid w:val="00D25640"/>
    <w:rsid w:val="00D260EC"/>
    <w:rsid w:val="00D263F9"/>
    <w:rsid w:val="00D26E07"/>
    <w:rsid w:val="00D2719D"/>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4C6"/>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5866"/>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5979"/>
    <w:rsid w:val="00DE6212"/>
    <w:rsid w:val="00DE71E8"/>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B2F"/>
    <w:rsid w:val="00E422FA"/>
    <w:rsid w:val="00E42B54"/>
    <w:rsid w:val="00E42C42"/>
    <w:rsid w:val="00E42E47"/>
    <w:rsid w:val="00E4338F"/>
    <w:rsid w:val="00E4340C"/>
    <w:rsid w:val="00E43548"/>
    <w:rsid w:val="00E43BEC"/>
    <w:rsid w:val="00E43E73"/>
    <w:rsid w:val="00E44108"/>
    <w:rsid w:val="00E4498E"/>
    <w:rsid w:val="00E44C0B"/>
    <w:rsid w:val="00E451CA"/>
    <w:rsid w:val="00E4534B"/>
    <w:rsid w:val="00E459B8"/>
    <w:rsid w:val="00E45D9F"/>
    <w:rsid w:val="00E46A49"/>
    <w:rsid w:val="00E47963"/>
    <w:rsid w:val="00E5052A"/>
    <w:rsid w:val="00E5060E"/>
    <w:rsid w:val="00E50630"/>
    <w:rsid w:val="00E50A0B"/>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99B"/>
    <w:rsid w:val="00E96726"/>
    <w:rsid w:val="00E96BE4"/>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836"/>
    <w:rsid w:val="00EB58C3"/>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253D"/>
    <w:rsid w:val="00EF27D9"/>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939"/>
    <w:rsid w:val="00F02EF4"/>
    <w:rsid w:val="00F03706"/>
    <w:rsid w:val="00F03853"/>
    <w:rsid w:val="00F03D11"/>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67A08"/>
    <w:rsid w:val="00F714EA"/>
    <w:rsid w:val="00F718D5"/>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4D0"/>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5B5"/>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1E13"/>
    <w:rsid w:val="00FD2A64"/>
    <w:rsid w:val="00FD3E02"/>
    <w:rsid w:val="00FD434E"/>
    <w:rsid w:val="00FD4588"/>
    <w:rsid w:val="00FD476D"/>
    <w:rsid w:val="00FD4ED6"/>
    <w:rsid w:val="00FD5097"/>
    <w:rsid w:val="00FD5C73"/>
    <w:rsid w:val="00FD5F0D"/>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5EFC"/>
    <w:rsid w:val="00FE6322"/>
    <w:rsid w:val="00FE67A2"/>
    <w:rsid w:val="00FE68A7"/>
    <w:rsid w:val="00FE6961"/>
    <w:rsid w:val="00FE6A0D"/>
    <w:rsid w:val="00FE6E95"/>
    <w:rsid w:val="00FE6F93"/>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2D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footer" Target="footer3.xml"/><Relationship Id="rId27" Type="http://schemas.openxmlformats.org/officeDocument/2006/relationships/footer" Target="foot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A7E940AF-7209-431C-B9EF-0D6B35C97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913</Words>
  <Characters>56157</Characters>
  <Application>Microsoft Office Word</Application>
  <DocSecurity>0</DocSecurity>
  <Lines>467</Lines>
  <Paragraphs>12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4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143</cp:revision>
  <cp:lastPrinted>2017-01-04T11:45:00Z</cp:lastPrinted>
  <dcterms:created xsi:type="dcterms:W3CDTF">2017-01-03T23:13:00Z</dcterms:created>
  <dcterms:modified xsi:type="dcterms:W3CDTF">2017-02-17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